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421A9DB4" w:rsidR="00747D22" w:rsidRPr="002F15DD" w:rsidRDefault="000E5B9D" w:rsidP="00561FFD">
            <w:pPr>
              <w:pStyle w:val="KUtitel"/>
              <w:spacing w:before="0"/>
            </w:pPr>
            <w:r>
              <w:t>Simulated High-Entropy Alloy Catalysis for Formic Acid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2DA45A26"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0E5B9D">
        <w:rPr>
          <w:lang w:val="en-GB"/>
        </w:rPr>
        <w:t>Simulated High-Entropy Alloy Catalysis for Formic Acid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611ACDD6" w14:textId="58FBA5D6" w:rsidR="00B94E79"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575992" w:history="1">
        <w:r w:rsidR="00B94E79" w:rsidRPr="0017689B">
          <w:rPr>
            <w:rStyle w:val="Hyperlink"/>
            <w:noProof/>
          </w:rPr>
          <w:t>Abstract</w:t>
        </w:r>
        <w:r w:rsidR="00B94E79">
          <w:rPr>
            <w:noProof/>
            <w:webHidden/>
          </w:rPr>
          <w:tab/>
        </w:r>
        <w:r w:rsidR="00B94E79">
          <w:rPr>
            <w:noProof/>
            <w:webHidden/>
          </w:rPr>
          <w:fldChar w:fldCharType="begin"/>
        </w:r>
        <w:r w:rsidR="00B94E79">
          <w:rPr>
            <w:noProof/>
            <w:webHidden/>
          </w:rPr>
          <w:instrText xml:space="preserve"> PAGEREF _Toc149575992 \h </w:instrText>
        </w:r>
        <w:r w:rsidR="00B94E79">
          <w:rPr>
            <w:noProof/>
            <w:webHidden/>
          </w:rPr>
        </w:r>
        <w:r w:rsidR="00B94E79">
          <w:rPr>
            <w:noProof/>
            <w:webHidden/>
          </w:rPr>
          <w:fldChar w:fldCharType="separate"/>
        </w:r>
        <w:r w:rsidR="00B94E79">
          <w:rPr>
            <w:noProof/>
            <w:webHidden/>
          </w:rPr>
          <w:t>5</w:t>
        </w:r>
        <w:r w:rsidR="00B94E79">
          <w:rPr>
            <w:noProof/>
            <w:webHidden/>
          </w:rPr>
          <w:fldChar w:fldCharType="end"/>
        </w:r>
      </w:hyperlink>
    </w:p>
    <w:p w14:paraId="5C578746" w14:textId="4FCC9D12"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3" w:history="1">
        <w:r w:rsidRPr="0017689B">
          <w:rPr>
            <w:rStyle w:val="Hyperlink"/>
            <w:noProof/>
          </w:rPr>
          <w:t>Acknowledgements</w:t>
        </w:r>
        <w:r>
          <w:rPr>
            <w:noProof/>
            <w:webHidden/>
          </w:rPr>
          <w:tab/>
        </w:r>
        <w:r>
          <w:rPr>
            <w:noProof/>
            <w:webHidden/>
          </w:rPr>
          <w:fldChar w:fldCharType="begin"/>
        </w:r>
        <w:r>
          <w:rPr>
            <w:noProof/>
            <w:webHidden/>
          </w:rPr>
          <w:instrText xml:space="preserve"> PAGEREF _Toc149575993 \h </w:instrText>
        </w:r>
        <w:r>
          <w:rPr>
            <w:noProof/>
            <w:webHidden/>
          </w:rPr>
        </w:r>
        <w:r>
          <w:rPr>
            <w:noProof/>
            <w:webHidden/>
          </w:rPr>
          <w:fldChar w:fldCharType="separate"/>
        </w:r>
        <w:r>
          <w:rPr>
            <w:noProof/>
            <w:webHidden/>
          </w:rPr>
          <w:t>6</w:t>
        </w:r>
        <w:r>
          <w:rPr>
            <w:noProof/>
            <w:webHidden/>
          </w:rPr>
          <w:fldChar w:fldCharType="end"/>
        </w:r>
      </w:hyperlink>
    </w:p>
    <w:p w14:paraId="24ED5DED" w14:textId="0729E504"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4" w:history="1">
        <w:r w:rsidRPr="0017689B">
          <w:rPr>
            <w:rStyle w:val="Hyperlink"/>
            <w:noProof/>
          </w:rPr>
          <w:t>Introduction</w:t>
        </w:r>
        <w:r>
          <w:rPr>
            <w:noProof/>
            <w:webHidden/>
          </w:rPr>
          <w:tab/>
        </w:r>
        <w:r>
          <w:rPr>
            <w:noProof/>
            <w:webHidden/>
          </w:rPr>
          <w:fldChar w:fldCharType="begin"/>
        </w:r>
        <w:r>
          <w:rPr>
            <w:noProof/>
            <w:webHidden/>
          </w:rPr>
          <w:instrText xml:space="preserve"> PAGEREF _Toc149575994 \h </w:instrText>
        </w:r>
        <w:r>
          <w:rPr>
            <w:noProof/>
            <w:webHidden/>
          </w:rPr>
        </w:r>
        <w:r>
          <w:rPr>
            <w:noProof/>
            <w:webHidden/>
          </w:rPr>
          <w:fldChar w:fldCharType="separate"/>
        </w:r>
        <w:r>
          <w:rPr>
            <w:noProof/>
            <w:webHidden/>
          </w:rPr>
          <w:t>7</w:t>
        </w:r>
        <w:r>
          <w:rPr>
            <w:noProof/>
            <w:webHidden/>
          </w:rPr>
          <w:fldChar w:fldCharType="end"/>
        </w:r>
      </w:hyperlink>
    </w:p>
    <w:p w14:paraId="41390A3D" w14:textId="4B63AF9D"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5" w:history="1">
        <w:r w:rsidRPr="0017689B">
          <w:rPr>
            <w:rStyle w:val="Hyperlink"/>
            <w:noProof/>
          </w:rPr>
          <w:t>Climate change</w:t>
        </w:r>
        <w:r>
          <w:rPr>
            <w:noProof/>
            <w:webHidden/>
          </w:rPr>
          <w:tab/>
        </w:r>
        <w:r>
          <w:rPr>
            <w:noProof/>
            <w:webHidden/>
          </w:rPr>
          <w:fldChar w:fldCharType="begin"/>
        </w:r>
        <w:r>
          <w:rPr>
            <w:noProof/>
            <w:webHidden/>
          </w:rPr>
          <w:instrText xml:space="preserve"> PAGEREF _Toc149575995 \h </w:instrText>
        </w:r>
        <w:r>
          <w:rPr>
            <w:noProof/>
            <w:webHidden/>
          </w:rPr>
        </w:r>
        <w:r>
          <w:rPr>
            <w:noProof/>
            <w:webHidden/>
          </w:rPr>
          <w:fldChar w:fldCharType="separate"/>
        </w:r>
        <w:r>
          <w:rPr>
            <w:noProof/>
            <w:webHidden/>
          </w:rPr>
          <w:t>7</w:t>
        </w:r>
        <w:r>
          <w:rPr>
            <w:noProof/>
            <w:webHidden/>
          </w:rPr>
          <w:fldChar w:fldCharType="end"/>
        </w:r>
      </w:hyperlink>
    </w:p>
    <w:p w14:paraId="444AA864" w14:textId="3AC7828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6" w:history="1">
        <w:r w:rsidRPr="0017689B">
          <w:rPr>
            <w:rStyle w:val="Hyperlink"/>
            <w:noProof/>
          </w:rPr>
          <w:t>History</w:t>
        </w:r>
        <w:r>
          <w:rPr>
            <w:noProof/>
            <w:webHidden/>
          </w:rPr>
          <w:tab/>
        </w:r>
        <w:r>
          <w:rPr>
            <w:noProof/>
            <w:webHidden/>
          </w:rPr>
          <w:fldChar w:fldCharType="begin"/>
        </w:r>
        <w:r>
          <w:rPr>
            <w:noProof/>
            <w:webHidden/>
          </w:rPr>
          <w:instrText xml:space="preserve"> PAGEREF _Toc149575996 \h </w:instrText>
        </w:r>
        <w:r>
          <w:rPr>
            <w:noProof/>
            <w:webHidden/>
          </w:rPr>
        </w:r>
        <w:r>
          <w:rPr>
            <w:noProof/>
            <w:webHidden/>
          </w:rPr>
          <w:fldChar w:fldCharType="separate"/>
        </w:r>
        <w:r>
          <w:rPr>
            <w:noProof/>
            <w:webHidden/>
          </w:rPr>
          <w:t>7</w:t>
        </w:r>
        <w:r>
          <w:rPr>
            <w:noProof/>
            <w:webHidden/>
          </w:rPr>
          <w:fldChar w:fldCharType="end"/>
        </w:r>
      </w:hyperlink>
    </w:p>
    <w:p w14:paraId="7F2AE32F" w14:textId="388E670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7" w:history="1">
        <w:r w:rsidRPr="0017689B">
          <w:rPr>
            <w:rStyle w:val="Hyperlink"/>
            <w:noProof/>
          </w:rPr>
          <w:t>Causes</w:t>
        </w:r>
        <w:r>
          <w:rPr>
            <w:noProof/>
            <w:webHidden/>
          </w:rPr>
          <w:tab/>
        </w:r>
        <w:r>
          <w:rPr>
            <w:noProof/>
            <w:webHidden/>
          </w:rPr>
          <w:fldChar w:fldCharType="begin"/>
        </w:r>
        <w:r>
          <w:rPr>
            <w:noProof/>
            <w:webHidden/>
          </w:rPr>
          <w:instrText xml:space="preserve"> PAGEREF _Toc149575997 \h </w:instrText>
        </w:r>
        <w:r>
          <w:rPr>
            <w:noProof/>
            <w:webHidden/>
          </w:rPr>
        </w:r>
        <w:r>
          <w:rPr>
            <w:noProof/>
            <w:webHidden/>
          </w:rPr>
          <w:fldChar w:fldCharType="separate"/>
        </w:r>
        <w:r>
          <w:rPr>
            <w:noProof/>
            <w:webHidden/>
          </w:rPr>
          <w:t>8</w:t>
        </w:r>
        <w:r>
          <w:rPr>
            <w:noProof/>
            <w:webHidden/>
          </w:rPr>
          <w:fldChar w:fldCharType="end"/>
        </w:r>
      </w:hyperlink>
    </w:p>
    <w:p w14:paraId="2B5A80A1" w14:textId="1992DBB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8" w:history="1">
        <w:r w:rsidRPr="0017689B">
          <w:rPr>
            <w:rStyle w:val="Hyperlink"/>
            <w:noProof/>
          </w:rPr>
          <w:t>Effects</w:t>
        </w:r>
        <w:r>
          <w:rPr>
            <w:noProof/>
            <w:webHidden/>
          </w:rPr>
          <w:tab/>
        </w:r>
        <w:r>
          <w:rPr>
            <w:noProof/>
            <w:webHidden/>
          </w:rPr>
          <w:fldChar w:fldCharType="begin"/>
        </w:r>
        <w:r>
          <w:rPr>
            <w:noProof/>
            <w:webHidden/>
          </w:rPr>
          <w:instrText xml:space="preserve"> PAGEREF _Toc149575998 \h </w:instrText>
        </w:r>
        <w:r>
          <w:rPr>
            <w:noProof/>
            <w:webHidden/>
          </w:rPr>
        </w:r>
        <w:r>
          <w:rPr>
            <w:noProof/>
            <w:webHidden/>
          </w:rPr>
          <w:fldChar w:fldCharType="separate"/>
        </w:r>
        <w:r>
          <w:rPr>
            <w:noProof/>
            <w:webHidden/>
          </w:rPr>
          <w:t>9</w:t>
        </w:r>
        <w:r>
          <w:rPr>
            <w:noProof/>
            <w:webHidden/>
          </w:rPr>
          <w:fldChar w:fldCharType="end"/>
        </w:r>
      </w:hyperlink>
    </w:p>
    <w:p w14:paraId="4A057262" w14:textId="044EB982"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9" w:history="1">
        <w:r w:rsidRPr="0017689B">
          <w:rPr>
            <w:rStyle w:val="Hyperlink"/>
            <w:noProof/>
          </w:rPr>
          <w:t>Fuel cells</w:t>
        </w:r>
        <w:r>
          <w:rPr>
            <w:noProof/>
            <w:webHidden/>
          </w:rPr>
          <w:tab/>
        </w:r>
        <w:r>
          <w:rPr>
            <w:noProof/>
            <w:webHidden/>
          </w:rPr>
          <w:fldChar w:fldCharType="begin"/>
        </w:r>
        <w:r>
          <w:rPr>
            <w:noProof/>
            <w:webHidden/>
          </w:rPr>
          <w:instrText xml:space="preserve"> PAGEREF _Toc149575999 \h </w:instrText>
        </w:r>
        <w:r>
          <w:rPr>
            <w:noProof/>
            <w:webHidden/>
          </w:rPr>
        </w:r>
        <w:r>
          <w:rPr>
            <w:noProof/>
            <w:webHidden/>
          </w:rPr>
          <w:fldChar w:fldCharType="separate"/>
        </w:r>
        <w:r>
          <w:rPr>
            <w:noProof/>
            <w:webHidden/>
          </w:rPr>
          <w:t>9</w:t>
        </w:r>
        <w:r>
          <w:rPr>
            <w:noProof/>
            <w:webHidden/>
          </w:rPr>
          <w:fldChar w:fldCharType="end"/>
        </w:r>
      </w:hyperlink>
    </w:p>
    <w:p w14:paraId="4E0207E5" w14:textId="38201E6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0" w:history="1">
        <w:r w:rsidRPr="0017689B">
          <w:rPr>
            <w:rStyle w:val="Hyperlink"/>
            <w:noProof/>
            <w:lang w:val="en-US"/>
          </w:rPr>
          <w:t>Structure</w:t>
        </w:r>
        <w:r>
          <w:rPr>
            <w:noProof/>
            <w:webHidden/>
          </w:rPr>
          <w:tab/>
        </w:r>
        <w:r>
          <w:rPr>
            <w:noProof/>
            <w:webHidden/>
          </w:rPr>
          <w:fldChar w:fldCharType="begin"/>
        </w:r>
        <w:r>
          <w:rPr>
            <w:noProof/>
            <w:webHidden/>
          </w:rPr>
          <w:instrText xml:space="preserve"> PAGEREF _Toc149576000 \h </w:instrText>
        </w:r>
        <w:r>
          <w:rPr>
            <w:noProof/>
            <w:webHidden/>
          </w:rPr>
        </w:r>
        <w:r>
          <w:rPr>
            <w:noProof/>
            <w:webHidden/>
          </w:rPr>
          <w:fldChar w:fldCharType="separate"/>
        </w:r>
        <w:r>
          <w:rPr>
            <w:noProof/>
            <w:webHidden/>
          </w:rPr>
          <w:t>10</w:t>
        </w:r>
        <w:r>
          <w:rPr>
            <w:noProof/>
            <w:webHidden/>
          </w:rPr>
          <w:fldChar w:fldCharType="end"/>
        </w:r>
      </w:hyperlink>
    </w:p>
    <w:p w14:paraId="3EF5C46B" w14:textId="248806B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1" w:history="1">
        <w:r w:rsidRPr="0017689B">
          <w:rPr>
            <w:rStyle w:val="Hyperlink"/>
            <w:noProof/>
            <w:lang w:val="en-US"/>
          </w:rPr>
          <w:t>Reactions</w:t>
        </w:r>
        <w:r>
          <w:rPr>
            <w:noProof/>
            <w:webHidden/>
          </w:rPr>
          <w:tab/>
        </w:r>
        <w:r>
          <w:rPr>
            <w:noProof/>
            <w:webHidden/>
          </w:rPr>
          <w:fldChar w:fldCharType="begin"/>
        </w:r>
        <w:r>
          <w:rPr>
            <w:noProof/>
            <w:webHidden/>
          </w:rPr>
          <w:instrText xml:space="preserve"> PAGEREF _Toc149576001 \h </w:instrText>
        </w:r>
        <w:r>
          <w:rPr>
            <w:noProof/>
            <w:webHidden/>
          </w:rPr>
        </w:r>
        <w:r>
          <w:rPr>
            <w:noProof/>
            <w:webHidden/>
          </w:rPr>
          <w:fldChar w:fldCharType="separate"/>
        </w:r>
        <w:r>
          <w:rPr>
            <w:noProof/>
            <w:webHidden/>
          </w:rPr>
          <w:t>11</w:t>
        </w:r>
        <w:r>
          <w:rPr>
            <w:noProof/>
            <w:webHidden/>
          </w:rPr>
          <w:fldChar w:fldCharType="end"/>
        </w:r>
      </w:hyperlink>
    </w:p>
    <w:p w14:paraId="757D09BF" w14:textId="5B015EF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2" w:history="1">
        <w:r w:rsidRPr="0017689B">
          <w:rPr>
            <w:rStyle w:val="Hyperlink"/>
            <w:noProof/>
          </w:rPr>
          <w:t>Formic Acid</w:t>
        </w:r>
        <w:r>
          <w:rPr>
            <w:noProof/>
            <w:webHidden/>
          </w:rPr>
          <w:tab/>
        </w:r>
        <w:r>
          <w:rPr>
            <w:noProof/>
            <w:webHidden/>
          </w:rPr>
          <w:fldChar w:fldCharType="begin"/>
        </w:r>
        <w:r>
          <w:rPr>
            <w:noProof/>
            <w:webHidden/>
          </w:rPr>
          <w:instrText xml:space="preserve"> PAGEREF _Toc149576002 \h </w:instrText>
        </w:r>
        <w:r>
          <w:rPr>
            <w:noProof/>
            <w:webHidden/>
          </w:rPr>
        </w:r>
        <w:r>
          <w:rPr>
            <w:noProof/>
            <w:webHidden/>
          </w:rPr>
          <w:fldChar w:fldCharType="separate"/>
        </w:r>
        <w:r>
          <w:rPr>
            <w:noProof/>
            <w:webHidden/>
          </w:rPr>
          <w:t>13</w:t>
        </w:r>
        <w:r>
          <w:rPr>
            <w:noProof/>
            <w:webHidden/>
          </w:rPr>
          <w:fldChar w:fldCharType="end"/>
        </w:r>
      </w:hyperlink>
    </w:p>
    <w:p w14:paraId="58EBCC29" w14:textId="37EAC27D"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3" w:history="1">
        <w:r w:rsidRPr="0017689B">
          <w:rPr>
            <w:rStyle w:val="Hyperlink"/>
            <w:noProof/>
          </w:rPr>
          <w:t>Catalysis</w:t>
        </w:r>
        <w:r>
          <w:rPr>
            <w:noProof/>
            <w:webHidden/>
          </w:rPr>
          <w:tab/>
        </w:r>
        <w:r>
          <w:rPr>
            <w:noProof/>
            <w:webHidden/>
          </w:rPr>
          <w:fldChar w:fldCharType="begin"/>
        </w:r>
        <w:r>
          <w:rPr>
            <w:noProof/>
            <w:webHidden/>
          </w:rPr>
          <w:instrText xml:space="preserve"> PAGEREF _Toc149576003 \h </w:instrText>
        </w:r>
        <w:r>
          <w:rPr>
            <w:noProof/>
            <w:webHidden/>
          </w:rPr>
        </w:r>
        <w:r>
          <w:rPr>
            <w:noProof/>
            <w:webHidden/>
          </w:rPr>
          <w:fldChar w:fldCharType="separate"/>
        </w:r>
        <w:r>
          <w:rPr>
            <w:noProof/>
            <w:webHidden/>
          </w:rPr>
          <w:t>23</w:t>
        </w:r>
        <w:r>
          <w:rPr>
            <w:noProof/>
            <w:webHidden/>
          </w:rPr>
          <w:fldChar w:fldCharType="end"/>
        </w:r>
      </w:hyperlink>
    </w:p>
    <w:p w14:paraId="690430C3" w14:textId="47C726C2"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4" w:history="1">
        <w:r w:rsidRPr="0017689B">
          <w:rPr>
            <w:rStyle w:val="Hyperlink"/>
            <w:noProof/>
          </w:rPr>
          <w:t>Sabatier’s Principle</w:t>
        </w:r>
        <w:r>
          <w:rPr>
            <w:noProof/>
            <w:webHidden/>
          </w:rPr>
          <w:tab/>
        </w:r>
        <w:r>
          <w:rPr>
            <w:noProof/>
            <w:webHidden/>
          </w:rPr>
          <w:fldChar w:fldCharType="begin"/>
        </w:r>
        <w:r>
          <w:rPr>
            <w:noProof/>
            <w:webHidden/>
          </w:rPr>
          <w:instrText xml:space="preserve"> PAGEREF _Toc149576004 \h </w:instrText>
        </w:r>
        <w:r>
          <w:rPr>
            <w:noProof/>
            <w:webHidden/>
          </w:rPr>
        </w:r>
        <w:r>
          <w:rPr>
            <w:noProof/>
            <w:webHidden/>
          </w:rPr>
          <w:fldChar w:fldCharType="separate"/>
        </w:r>
        <w:r>
          <w:rPr>
            <w:noProof/>
            <w:webHidden/>
          </w:rPr>
          <w:t>23</w:t>
        </w:r>
        <w:r>
          <w:rPr>
            <w:noProof/>
            <w:webHidden/>
          </w:rPr>
          <w:fldChar w:fldCharType="end"/>
        </w:r>
      </w:hyperlink>
    </w:p>
    <w:p w14:paraId="60CF89F2" w14:textId="4F90F99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5" w:history="1">
        <w:r w:rsidRPr="0017689B">
          <w:rPr>
            <w:rStyle w:val="Hyperlink"/>
            <w:noProof/>
          </w:rPr>
          <w:t>Modelling the activity of a site</w:t>
        </w:r>
        <w:r>
          <w:rPr>
            <w:noProof/>
            <w:webHidden/>
          </w:rPr>
          <w:tab/>
        </w:r>
        <w:r>
          <w:rPr>
            <w:noProof/>
            <w:webHidden/>
          </w:rPr>
          <w:fldChar w:fldCharType="begin"/>
        </w:r>
        <w:r>
          <w:rPr>
            <w:noProof/>
            <w:webHidden/>
          </w:rPr>
          <w:instrText xml:space="preserve"> PAGEREF _Toc149576005 \h </w:instrText>
        </w:r>
        <w:r>
          <w:rPr>
            <w:noProof/>
            <w:webHidden/>
          </w:rPr>
        </w:r>
        <w:r>
          <w:rPr>
            <w:noProof/>
            <w:webHidden/>
          </w:rPr>
          <w:fldChar w:fldCharType="separate"/>
        </w:r>
        <w:r>
          <w:rPr>
            <w:noProof/>
            <w:webHidden/>
          </w:rPr>
          <w:t>23</w:t>
        </w:r>
        <w:r>
          <w:rPr>
            <w:noProof/>
            <w:webHidden/>
          </w:rPr>
          <w:fldChar w:fldCharType="end"/>
        </w:r>
      </w:hyperlink>
    </w:p>
    <w:p w14:paraId="14EBF257" w14:textId="080EF56B"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6" w:history="1">
        <w:r w:rsidRPr="0017689B">
          <w:rPr>
            <w:rStyle w:val="Hyperlink"/>
            <w:noProof/>
          </w:rPr>
          <w:t>Computational Hydrogen Electrode</w:t>
        </w:r>
        <w:r>
          <w:rPr>
            <w:noProof/>
            <w:webHidden/>
          </w:rPr>
          <w:tab/>
        </w:r>
        <w:r>
          <w:rPr>
            <w:noProof/>
            <w:webHidden/>
          </w:rPr>
          <w:fldChar w:fldCharType="begin"/>
        </w:r>
        <w:r>
          <w:rPr>
            <w:noProof/>
            <w:webHidden/>
          </w:rPr>
          <w:instrText xml:space="preserve"> PAGEREF _Toc149576006 \h </w:instrText>
        </w:r>
        <w:r>
          <w:rPr>
            <w:noProof/>
            <w:webHidden/>
          </w:rPr>
        </w:r>
        <w:r>
          <w:rPr>
            <w:noProof/>
            <w:webHidden/>
          </w:rPr>
          <w:fldChar w:fldCharType="separate"/>
        </w:r>
        <w:r>
          <w:rPr>
            <w:noProof/>
            <w:webHidden/>
          </w:rPr>
          <w:t>24</w:t>
        </w:r>
        <w:r>
          <w:rPr>
            <w:noProof/>
            <w:webHidden/>
          </w:rPr>
          <w:fldChar w:fldCharType="end"/>
        </w:r>
      </w:hyperlink>
    </w:p>
    <w:p w14:paraId="3ABCBCE3" w14:textId="42EC89D5"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7" w:history="1">
        <w:r w:rsidRPr="0017689B">
          <w:rPr>
            <w:rStyle w:val="Hyperlink"/>
            <w:noProof/>
          </w:rPr>
          <w:t>Correcting from DFT electronic energies to Gibbs free energies (tjek: redundancy)</w:t>
        </w:r>
        <w:r>
          <w:rPr>
            <w:noProof/>
            <w:webHidden/>
          </w:rPr>
          <w:tab/>
        </w:r>
        <w:r>
          <w:rPr>
            <w:noProof/>
            <w:webHidden/>
          </w:rPr>
          <w:fldChar w:fldCharType="begin"/>
        </w:r>
        <w:r>
          <w:rPr>
            <w:noProof/>
            <w:webHidden/>
          </w:rPr>
          <w:instrText xml:space="preserve"> PAGEREF _Toc149576007 \h </w:instrText>
        </w:r>
        <w:r>
          <w:rPr>
            <w:noProof/>
            <w:webHidden/>
          </w:rPr>
        </w:r>
        <w:r>
          <w:rPr>
            <w:noProof/>
            <w:webHidden/>
          </w:rPr>
          <w:fldChar w:fldCharType="separate"/>
        </w:r>
        <w:r>
          <w:rPr>
            <w:noProof/>
            <w:webHidden/>
          </w:rPr>
          <w:t>26</w:t>
        </w:r>
        <w:r>
          <w:rPr>
            <w:noProof/>
            <w:webHidden/>
          </w:rPr>
          <w:fldChar w:fldCharType="end"/>
        </w:r>
      </w:hyperlink>
    </w:p>
    <w:p w14:paraId="75A71CAA" w14:textId="22455F31"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8" w:history="1">
        <w:r w:rsidRPr="0017689B">
          <w:rPr>
            <w:rStyle w:val="Hyperlink"/>
            <w:noProof/>
          </w:rPr>
          <w:t>High-Entropy Alloys</w:t>
        </w:r>
        <w:r>
          <w:rPr>
            <w:noProof/>
            <w:webHidden/>
          </w:rPr>
          <w:tab/>
        </w:r>
        <w:r>
          <w:rPr>
            <w:noProof/>
            <w:webHidden/>
          </w:rPr>
          <w:fldChar w:fldCharType="begin"/>
        </w:r>
        <w:r>
          <w:rPr>
            <w:noProof/>
            <w:webHidden/>
          </w:rPr>
          <w:instrText xml:space="preserve"> PAGEREF _Toc149576008 \h </w:instrText>
        </w:r>
        <w:r>
          <w:rPr>
            <w:noProof/>
            <w:webHidden/>
          </w:rPr>
        </w:r>
        <w:r>
          <w:rPr>
            <w:noProof/>
            <w:webHidden/>
          </w:rPr>
          <w:fldChar w:fldCharType="separate"/>
        </w:r>
        <w:r>
          <w:rPr>
            <w:noProof/>
            <w:webHidden/>
          </w:rPr>
          <w:t>28</w:t>
        </w:r>
        <w:r>
          <w:rPr>
            <w:noProof/>
            <w:webHidden/>
          </w:rPr>
          <w:fldChar w:fldCharType="end"/>
        </w:r>
      </w:hyperlink>
    </w:p>
    <w:p w14:paraId="27039B8C" w14:textId="5C13564C"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9" w:history="1">
        <w:r w:rsidRPr="0017689B">
          <w:rPr>
            <w:rStyle w:val="Hyperlink"/>
            <w:noProof/>
          </w:rPr>
          <w:t>Density Functional Theory</w:t>
        </w:r>
        <w:r>
          <w:rPr>
            <w:noProof/>
            <w:webHidden/>
          </w:rPr>
          <w:tab/>
        </w:r>
        <w:r>
          <w:rPr>
            <w:noProof/>
            <w:webHidden/>
          </w:rPr>
          <w:fldChar w:fldCharType="begin"/>
        </w:r>
        <w:r>
          <w:rPr>
            <w:noProof/>
            <w:webHidden/>
          </w:rPr>
          <w:instrText xml:space="preserve"> PAGEREF _Toc149576009 \h </w:instrText>
        </w:r>
        <w:r>
          <w:rPr>
            <w:noProof/>
            <w:webHidden/>
          </w:rPr>
        </w:r>
        <w:r>
          <w:rPr>
            <w:noProof/>
            <w:webHidden/>
          </w:rPr>
          <w:fldChar w:fldCharType="separate"/>
        </w:r>
        <w:r>
          <w:rPr>
            <w:noProof/>
            <w:webHidden/>
          </w:rPr>
          <w:t>29</w:t>
        </w:r>
        <w:r>
          <w:rPr>
            <w:noProof/>
            <w:webHidden/>
          </w:rPr>
          <w:fldChar w:fldCharType="end"/>
        </w:r>
      </w:hyperlink>
    </w:p>
    <w:p w14:paraId="50731204" w14:textId="0F4FC77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0" w:history="1">
        <w:r w:rsidRPr="0017689B">
          <w:rPr>
            <w:rStyle w:val="Hyperlink"/>
            <w:noProof/>
            <w:lang w:val="en-US"/>
          </w:rPr>
          <w:t>Theoretical background</w:t>
        </w:r>
        <w:r>
          <w:rPr>
            <w:noProof/>
            <w:webHidden/>
          </w:rPr>
          <w:tab/>
        </w:r>
        <w:r>
          <w:rPr>
            <w:noProof/>
            <w:webHidden/>
          </w:rPr>
          <w:fldChar w:fldCharType="begin"/>
        </w:r>
        <w:r>
          <w:rPr>
            <w:noProof/>
            <w:webHidden/>
          </w:rPr>
          <w:instrText xml:space="preserve"> PAGEREF _Toc149576010 \h </w:instrText>
        </w:r>
        <w:r>
          <w:rPr>
            <w:noProof/>
            <w:webHidden/>
          </w:rPr>
        </w:r>
        <w:r>
          <w:rPr>
            <w:noProof/>
            <w:webHidden/>
          </w:rPr>
          <w:fldChar w:fldCharType="separate"/>
        </w:r>
        <w:r>
          <w:rPr>
            <w:noProof/>
            <w:webHidden/>
          </w:rPr>
          <w:t>29</w:t>
        </w:r>
        <w:r>
          <w:rPr>
            <w:noProof/>
            <w:webHidden/>
          </w:rPr>
          <w:fldChar w:fldCharType="end"/>
        </w:r>
      </w:hyperlink>
    </w:p>
    <w:p w14:paraId="6986FA38" w14:textId="33E331A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1" w:history="1">
        <w:r w:rsidRPr="0017689B">
          <w:rPr>
            <w:rStyle w:val="Hyperlink"/>
            <w:noProof/>
            <w:lang w:val="en-US"/>
          </w:rPr>
          <w:t>GPAW</w:t>
        </w:r>
        <w:r>
          <w:rPr>
            <w:noProof/>
            <w:webHidden/>
          </w:rPr>
          <w:tab/>
        </w:r>
        <w:r>
          <w:rPr>
            <w:noProof/>
            <w:webHidden/>
          </w:rPr>
          <w:fldChar w:fldCharType="begin"/>
        </w:r>
        <w:r>
          <w:rPr>
            <w:noProof/>
            <w:webHidden/>
          </w:rPr>
          <w:instrText xml:space="preserve"> PAGEREF _Toc149576011 \h </w:instrText>
        </w:r>
        <w:r>
          <w:rPr>
            <w:noProof/>
            <w:webHidden/>
          </w:rPr>
        </w:r>
        <w:r>
          <w:rPr>
            <w:noProof/>
            <w:webHidden/>
          </w:rPr>
          <w:fldChar w:fldCharType="separate"/>
        </w:r>
        <w:r>
          <w:rPr>
            <w:noProof/>
            <w:webHidden/>
          </w:rPr>
          <w:t>31</w:t>
        </w:r>
        <w:r>
          <w:rPr>
            <w:noProof/>
            <w:webHidden/>
          </w:rPr>
          <w:fldChar w:fldCharType="end"/>
        </w:r>
      </w:hyperlink>
    </w:p>
    <w:p w14:paraId="7A3A1D38" w14:textId="66D3E5E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2" w:history="1">
        <w:r w:rsidRPr="0017689B">
          <w:rPr>
            <w:rStyle w:val="Hyperlink"/>
            <w:noProof/>
            <w:lang w:val="en-US"/>
          </w:rPr>
          <w:t>Periodic systems</w:t>
        </w:r>
        <w:r>
          <w:rPr>
            <w:noProof/>
            <w:webHidden/>
          </w:rPr>
          <w:tab/>
        </w:r>
        <w:r>
          <w:rPr>
            <w:noProof/>
            <w:webHidden/>
          </w:rPr>
          <w:fldChar w:fldCharType="begin"/>
        </w:r>
        <w:r>
          <w:rPr>
            <w:noProof/>
            <w:webHidden/>
          </w:rPr>
          <w:instrText xml:space="preserve"> PAGEREF _Toc149576012 \h </w:instrText>
        </w:r>
        <w:r>
          <w:rPr>
            <w:noProof/>
            <w:webHidden/>
          </w:rPr>
        </w:r>
        <w:r>
          <w:rPr>
            <w:noProof/>
            <w:webHidden/>
          </w:rPr>
          <w:fldChar w:fldCharType="separate"/>
        </w:r>
        <w:r>
          <w:rPr>
            <w:noProof/>
            <w:webHidden/>
          </w:rPr>
          <w:t>32</w:t>
        </w:r>
        <w:r>
          <w:rPr>
            <w:noProof/>
            <w:webHidden/>
          </w:rPr>
          <w:fldChar w:fldCharType="end"/>
        </w:r>
      </w:hyperlink>
    </w:p>
    <w:p w14:paraId="227FD63F" w14:textId="18D415F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3" w:history="1">
        <w:r w:rsidRPr="0017689B">
          <w:rPr>
            <w:rStyle w:val="Hyperlink"/>
            <w:noProof/>
            <w:lang w:val="en-US"/>
          </w:rPr>
          <w:t>Practical use in catalysis</w:t>
        </w:r>
        <w:r>
          <w:rPr>
            <w:noProof/>
            <w:webHidden/>
          </w:rPr>
          <w:tab/>
        </w:r>
        <w:r>
          <w:rPr>
            <w:noProof/>
            <w:webHidden/>
          </w:rPr>
          <w:fldChar w:fldCharType="begin"/>
        </w:r>
        <w:r>
          <w:rPr>
            <w:noProof/>
            <w:webHidden/>
          </w:rPr>
          <w:instrText xml:space="preserve"> PAGEREF _Toc149576013 \h </w:instrText>
        </w:r>
        <w:r>
          <w:rPr>
            <w:noProof/>
            <w:webHidden/>
          </w:rPr>
        </w:r>
        <w:r>
          <w:rPr>
            <w:noProof/>
            <w:webHidden/>
          </w:rPr>
          <w:fldChar w:fldCharType="separate"/>
        </w:r>
        <w:r>
          <w:rPr>
            <w:noProof/>
            <w:webHidden/>
          </w:rPr>
          <w:t>33</w:t>
        </w:r>
        <w:r>
          <w:rPr>
            <w:noProof/>
            <w:webHidden/>
          </w:rPr>
          <w:fldChar w:fldCharType="end"/>
        </w:r>
      </w:hyperlink>
    </w:p>
    <w:p w14:paraId="1D4AEDC1" w14:textId="68497C11"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4" w:history="1">
        <w:r w:rsidRPr="0017689B">
          <w:rPr>
            <w:rStyle w:val="Hyperlink"/>
            <w:noProof/>
          </w:rPr>
          <w:t>Single-site structures</w:t>
        </w:r>
        <w:r>
          <w:rPr>
            <w:noProof/>
            <w:webHidden/>
          </w:rPr>
          <w:tab/>
        </w:r>
        <w:r>
          <w:rPr>
            <w:noProof/>
            <w:webHidden/>
          </w:rPr>
          <w:fldChar w:fldCharType="begin"/>
        </w:r>
        <w:r>
          <w:rPr>
            <w:noProof/>
            <w:webHidden/>
          </w:rPr>
          <w:instrText xml:space="preserve"> PAGEREF _Toc149576014 \h </w:instrText>
        </w:r>
        <w:r>
          <w:rPr>
            <w:noProof/>
            <w:webHidden/>
          </w:rPr>
        </w:r>
        <w:r>
          <w:rPr>
            <w:noProof/>
            <w:webHidden/>
          </w:rPr>
          <w:fldChar w:fldCharType="separate"/>
        </w:r>
        <w:r>
          <w:rPr>
            <w:noProof/>
            <w:webHidden/>
          </w:rPr>
          <w:t>33</w:t>
        </w:r>
        <w:r>
          <w:rPr>
            <w:noProof/>
            <w:webHidden/>
          </w:rPr>
          <w:fldChar w:fldCharType="end"/>
        </w:r>
      </w:hyperlink>
    </w:p>
    <w:p w14:paraId="5E8FC7CC" w14:textId="2AA467B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5" w:history="1">
        <w:r w:rsidRPr="0017689B">
          <w:rPr>
            <w:rStyle w:val="Hyperlink"/>
            <w:noProof/>
          </w:rPr>
          <w:t>Machine Learning</w:t>
        </w:r>
        <w:r>
          <w:rPr>
            <w:noProof/>
            <w:webHidden/>
          </w:rPr>
          <w:tab/>
        </w:r>
        <w:r>
          <w:rPr>
            <w:noProof/>
            <w:webHidden/>
          </w:rPr>
          <w:fldChar w:fldCharType="begin"/>
        </w:r>
        <w:r>
          <w:rPr>
            <w:noProof/>
            <w:webHidden/>
          </w:rPr>
          <w:instrText xml:space="preserve"> PAGEREF _Toc149576015 \h </w:instrText>
        </w:r>
        <w:r>
          <w:rPr>
            <w:noProof/>
            <w:webHidden/>
          </w:rPr>
        </w:r>
        <w:r>
          <w:rPr>
            <w:noProof/>
            <w:webHidden/>
          </w:rPr>
          <w:fldChar w:fldCharType="separate"/>
        </w:r>
        <w:r>
          <w:rPr>
            <w:noProof/>
            <w:webHidden/>
          </w:rPr>
          <w:t>35</w:t>
        </w:r>
        <w:r>
          <w:rPr>
            <w:noProof/>
            <w:webHidden/>
          </w:rPr>
          <w:fldChar w:fldCharType="end"/>
        </w:r>
      </w:hyperlink>
    </w:p>
    <w:p w14:paraId="4CF0D046" w14:textId="15AAC3A0"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16" w:history="1">
        <w:r w:rsidRPr="0017689B">
          <w:rPr>
            <w:rStyle w:val="Hyperlink"/>
            <w:noProof/>
          </w:rPr>
          <w:t>Methods</w:t>
        </w:r>
        <w:r>
          <w:rPr>
            <w:noProof/>
            <w:webHidden/>
          </w:rPr>
          <w:tab/>
        </w:r>
        <w:r>
          <w:rPr>
            <w:noProof/>
            <w:webHidden/>
          </w:rPr>
          <w:fldChar w:fldCharType="begin"/>
        </w:r>
        <w:r>
          <w:rPr>
            <w:noProof/>
            <w:webHidden/>
          </w:rPr>
          <w:instrText xml:space="preserve"> PAGEREF _Toc149576016 \h </w:instrText>
        </w:r>
        <w:r>
          <w:rPr>
            <w:noProof/>
            <w:webHidden/>
          </w:rPr>
        </w:r>
        <w:r>
          <w:rPr>
            <w:noProof/>
            <w:webHidden/>
          </w:rPr>
          <w:fldChar w:fldCharType="separate"/>
        </w:r>
        <w:r>
          <w:rPr>
            <w:noProof/>
            <w:webHidden/>
          </w:rPr>
          <w:t>38</w:t>
        </w:r>
        <w:r>
          <w:rPr>
            <w:noProof/>
            <w:webHidden/>
          </w:rPr>
          <w:fldChar w:fldCharType="end"/>
        </w:r>
      </w:hyperlink>
    </w:p>
    <w:p w14:paraId="4D72EE3D" w14:textId="648962B4"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7" w:history="1">
        <w:r w:rsidRPr="0017689B">
          <w:rPr>
            <w:rStyle w:val="Hyperlink"/>
            <w:noProof/>
          </w:rPr>
          <w:t>Data</w:t>
        </w:r>
        <w:r>
          <w:rPr>
            <w:noProof/>
            <w:webHidden/>
          </w:rPr>
          <w:tab/>
        </w:r>
        <w:r>
          <w:rPr>
            <w:noProof/>
            <w:webHidden/>
          </w:rPr>
          <w:fldChar w:fldCharType="begin"/>
        </w:r>
        <w:r>
          <w:rPr>
            <w:noProof/>
            <w:webHidden/>
          </w:rPr>
          <w:instrText xml:space="preserve"> PAGEREF _Toc149576017 \h </w:instrText>
        </w:r>
        <w:r>
          <w:rPr>
            <w:noProof/>
            <w:webHidden/>
          </w:rPr>
        </w:r>
        <w:r>
          <w:rPr>
            <w:noProof/>
            <w:webHidden/>
          </w:rPr>
          <w:fldChar w:fldCharType="separate"/>
        </w:r>
        <w:r>
          <w:rPr>
            <w:noProof/>
            <w:webHidden/>
          </w:rPr>
          <w:t>38</w:t>
        </w:r>
        <w:r>
          <w:rPr>
            <w:noProof/>
            <w:webHidden/>
          </w:rPr>
          <w:fldChar w:fldCharType="end"/>
        </w:r>
      </w:hyperlink>
    </w:p>
    <w:p w14:paraId="4D2A67B6" w14:textId="5A1EBE9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8" w:history="1">
        <w:r w:rsidRPr="0017689B">
          <w:rPr>
            <w:rStyle w:val="Hyperlink"/>
            <w:noProof/>
            <w:lang w:val="en-US"/>
          </w:rPr>
          <w:t>Technical details</w:t>
        </w:r>
        <w:r>
          <w:rPr>
            <w:noProof/>
            <w:webHidden/>
          </w:rPr>
          <w:tab/>
        </w:r>
        <w:r>
          <w:rPr>
            <w:noProof/>
            <w:webHidden/>
          </w:rPr>
          <w:fldChar w:fldCharType="begin"/>
        </w:r>
        <w:r>
          <w:rPr>
            <w:noProof/>
            <w:webHidden/>
          </w:rPr>
          <w:instrText xml:space="preserve"> PAGEREF _Toc149576018 \h </w:instrText>
        </w:r>
        <w:r>
          <w:rPr>
            <w:noProof/>
            <w:webHidden/>
          </w:rPr>
        </w:r>
        <w:r>
          <w:rPr>
            <w:noProof/>
            <w:webHidden/>
          </w:rPr>
          <w:fldChar w:fldCharType="separate"/>
        </w:r>
        <w:r>
          <w:rPr>
            <w:noProof/>
            <w:webHidden/>
          </w:rPr>
          <w:t>38</w:t>
        </w:r>
        <w:r>
          <w:rPr>
            <w:noProof/>
            <w:webHidden/>
          </w:rPr>
          <w:fldChar w:fldCharType="end"/>
        </w:r>
      </w:hyperlink>
    </w:p>
    <w:p w14:paraId="6ED98AE1" w14:textId="2536226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9" w:history="1">
        <w:r w:rsidRPr="0017689B">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576019 \h </w:instrText>
        </w:r>
        <w:r>
          <w:rPr>
            <w:noProof/>
            <w:webHidden/>
          </w:rPr>
        </w:r>
        <w:r>
          <w:rPr>
            <w:noProof/>
            <w:webHidden/>
          </w:rPr>
          <w:fldChar w:fldCharType="separate"/>
        </w:r>
        <w:r>
          <w:rPr>
            <w:noProof/>
            <w:webHidden/>
          </w:rPr>
          <w:t>40</w:t>
        </w:r>
        <w:r>
          <w:rPr>
            <w:noProof/>
            <w:webHidden/>
          </w:rPr>
          <w:fldChar w:fldCharType="end"/>
        </w:r>
      </w:hyperlink>
    </w:p>
    <w:p w14:paraId="2AB1CACF" w14:textId="0740AFCE"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0" w:history="1">
        <w:r w:rsidRPr="0017689B">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576020 \h </w:instrText>
        </w:r>
        <w:r>
          <w:rPr>
            <w:noProof/>
            <w:webHidden/>
          </w:rPr>
        </w:r>
        <w:r>
          <w:rPr>
            <w:noProof/>
            <w:webHidden/>
          </w:rPr>
          <w:fldChar w:fldCharType="separate"/>
        </w:r>
        <w:r>
          <w:rPr>
            <w:noProof/>
            <w:webHidden/>
          </w:rPr>
          <w:t>40</w:t>
        </w:r>
        <w:r>
          <w:rPr>
            <w:noProof/>
            <w:webHidden/>
          </w:rPr>
          <w:fldChar w:fldCharType="end"/>
        </w:r>
      </w:hyperlink>
    </w:p>
    <w:p w14:paraId="01BE1E6D" w14:textId="3CF2961A"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1" w:history="1">
        <w:r w:rsidRPr="0017689B">
          <w:rPr>
            <w:rStyle w:val="Hyperlink"/>
            <w:noProof/>
            <w:lang w:val="en-US"/>
          </w:rPr>
          <w:t>Single-site slabs – Single + Neighbour-adsorbates</w:t>
        </w:r>
        <w:r>
          <w:rPr>
            <w:noProof/>
            <w:webHidden/>
          </w:rPr>
          <w:tab/>
        </w:r>
        <w:r>
          <w:rPr>
            <w:noProof/>
            <w:webHidden/>
          </w:rPr>
          <w:fldChar w:fldCharType="begin"/>
        </w:r>
        <w:r>
          <w:rPr>
            <w:noProof/>
            <w:webHidden/>
          </w:rPr>
          <w:instrText xml:space="preserve"> PAGEREF _Toc149576021 \h </w:instrText>
        </w:r>
        <w:r>
          <w:rPr>
            <w:noProof/>
            <w:webHidden/>
          </w:rPr>
        </w:r>
        <w:r>
          <w:rPr>
            <w:noProof/>
            <w:webHidden/>
          </w:rPr>
          <w:fldChar w:fldCharType="separate"/>
        </w:r>
        <w:r>
          <w:rPr>
            <w:noProof/>
            <w:webHidden/>
          </w:rPr>
          <w:t>40</w:t>
        </w:r>
        <w:r>
          <w:rPr>
            <w:noProof/>
            <w:webHidden/>
          </w:rPr>
          <w:fldChar w:fldCharType="end"/>
        </w:r>
      </w:hyperlink>
    </w:p>
    <w:p w14:paraId="75A1EA0D" w14:textId="14B3664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2" w:history="1">
        <w:r w:rsidRPr="0017689B">
          <w:rPr>
            <w:rStyle w:val="Hyperlink"/>
            <w:noProof/>
            <w:lang w:val="en-US"/>
          </w:rPr>
          <w:t>Single molecules</w:t>
        </w:r>
        <w:r>
          <w:rPr>
            <w:noProof/>
            <w:webHidden/>
          </w:rPr>
          <w:tab/>
        </w:r>
        <w:r>
          <w:rPr>
            <w:noProof/>
            <w:webHidden/>
          </w:rPr>
          <w:fldChar w:fldCharType="begin"/>
        </w:r>
        <w:r>
          <w:rPr>
            <w:noProof/>
            <w:webHidden/>
          </w:rPr>
          <w:instrText xml:space="preserve"> PAGEREF _Toc149576022 \h </w:instrText>
        </w:r>
        <w:r>
          <w:rPr>
            <w:noProof/>
            <w:webHidden/>
          </w:rPr>
        </w:r>
        <w:r>
          <w:rPr>
            <w:noProof/>
            <w:webHidden/>
          </w:rPr>
          <w:fldChar w:fldCharType="separate"/>
        </w:r>
        <w:r>
          <w:rPr>
            <w:noProof/>
            <w:webHidden/>
          </w:rPr>
          <w:t>40</w:t>
        </w:r>
        <w:r>
          <w:rPr>
            <w:noProof/>
            <w:webHidden/>
          </w:rPr>
          <w:fldChar w:fldCharType="end"/>
        </w:r>
      </w:hyperlink>
    </w:p>
    <w:p w14:paraId="5F9CE63D" w14:textId="22082A3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3" w:history="1">
        <w:r w:rsidRPr="0017689B">
          <w:rPr>
            <w:rStyle w:val="Hyperlink"/>
            <w:noProof/>
            <w:lang w:val="en-US"/>
          </w:rPr>
          <w:t>Calculating binding energies</w:t>
        </w:r>
        <w:r>
          <w:rPr>
            <w:noProof/>
            <w:webHidden/>
          </w:rPr>
          <w:tab/>
        </w:r>
        <w:r>
          <w:rPr>
            <w:noProof/>
            <w:webHidden/>
          </w:rPr>
          <w:fldChar w:fldCharType="begin"/>
        </w:r>
        <w:r>
          <w:rPr>
            <w:noProof/>
            <w:webHidden/>
          </w:rPr>
          <w:instrText xml:space="preserve"> PAGEREF _Toc149576023 \h </w:instrText>
        </w:r>
        <w:r>
          <w:rPr>
            <w:noProof/>
            <w:webHidden/>
          </w:rPr>
        </w:r>
        <w:r>
          <w:rPr>
            <w:noProof/>
            <w:webHidden/>
          </w:rPr>
          <w:fldChar w:fldCharType="separate"/>
        </w:r>
        <w:r>
          <w:rPr>
            <w:noProof/>
            <w:webHidden/>
          </w:rPr>
          <w:t>40</w:t>
        </w:r>
        <w:r>
          <w:rPr>
            <w:noProof/>
            <w:webHidden/>
          </w:rPr>
          <w:fldChar w:fldCharType="end"/>
        </w:r>
      </w:hyperlink>
    </w:p>
    <w:p w14:paraId="2139AA1F" w14:textId="45601E2E"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4" w:history="1">
        <w:r w:rsidRPr="0017689B">
          <w:rPr>
            <w:rStyle w:val="Hyperlink"/>
            <w:noProof/>
          </w:rPr>
          <w:t>Setting reference energies</w:t>
        </w:r>
        <w:r>
          <w:rPr>
            <w:noProof/>
            <w:webHidden/>
          </w:rPr>
          <w:tab/>
        </w:r>
        <w:r>
          <w:rPr>
            <w:noProof/>
            <w:webHidden/>
          </w:rPr>
          <w:fldChar w:fldCharType="begin"/>
        </w:r>
        <w:r>
          <w:rPr>
            <w:noProof/>
            <w:webHidden/>
          </w:rPr>
          <w:instrText xml:space="preserve"> PAGEREF _Toc149576024 \h </w:instrText>
        </w:r>
        <w:r>
          <w:rPr>
            <w:noProof/>
            <w:webHidden/>
          </w:rPr>
        </w:r>
        <w:r>
          <w:rPr>
            <w:noProof/>
            <w:webHidden/>
          </w:rPr>
          <w:fldChar w:fldCharType="separate"/>
        </w:r>
        <w:r>
          <w:rPr>
            <w:noProof/>
            <w:webHidden/>
          </w:rPr>
          <w:t>41</w:t>
        </w:r>
        <w:r>
          <w:rPr>
            <w:noProof/>
            <w:webHidden/>
          </w:rPr>
          <w:fldChar w:fldCharType="end"/>
        </w:r>
      </w:hyperlink>
    </w:p>
    <w:p w14:paraId="3C4039AF" w14:textId="05D7A1F0"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5" w:history="1">
        <w:r w:rsidRPr="0017689B">
          <w:rPr>
            <w:rStyle w:val="Hyperlink"/>
            <w:noProof/>
          </w:rPr>
          <w:t>Predicting binding energies</w:t>
        </w:r>
        <w:r>
          <w:rPr>
            <w:noProof/>
            <w:webHidden/>
          </w:rPr>
          <w:tab/>
        </w:r>
        <w:r>
          <w:rPr>
            <w:noProof/>
            <w:webHidden/>
          </w:rPr>
          <w:fldChar w:fldCharType="begin"/>
        </w:r>
        <w:r>
          <w:rPr>
            <w:noProof/>
            <w:webHidden/>
          </w:rPr>
          <w:instrText xml:space="preserve"> PAGEREF _Toc149576025 \h </w:instrText>
        </w:r>
        <w:r>
          <w:rPr>
            <w:noProof/>
            <w:webHidden/>
          </w:rPr>
        </w:r>
        <w:r>
          <w:rPr>
            <w:noProof/>
            <w:webHidden/>
          </w:rPr>
          <w:fldChar w:fldCharType="separate"/>
        </w:r>
        <w:r>
          <w:rPr>
            <w:noProof/>
            <w:webHidden/>
          </w:rPr>
          <w:t>44</w:t>
        </w:r>
        <w:r>
          <w:rPr>
            <w:noProof/>
            <w:webHidden/>
          </w:rPr>
          <w:fldChar w:fldCharType="end"/>
        </w:r>
      </w:hyperlink>
    </w:p>
    <w:p w14:paraId="06F1C0ED" w14:textId="2577951A"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6" w:history="1">
        <w:r w:rsidRPr="0017689B">
          <w:rPr>
            <w:rStyle w:val="Hyperlink"/>
            <w:noProof/>
          </w:rPr>
          <w:t>Simulating surfaces</w:t>
        </w:r>
        <w:r>
          <w:rPr>
            <w:noProof/>
            <w:webHidden/>
          </w:rPr>
          <w:tab/>
        </w:r>
        <w:r>
          <w:rPr>
            <w:noProof/>
            <w:webHidden/>
          </w:rPr>
          <w:fldChar w:fldCharType="begin"/>
        </w:r>
        <w:r>
          <w:rPr>
            <w:noProof/>
            <w:webHidden/>
          </w:rPr>
          <w:instrText xml:space="preserve"> PAGEREF _Toc149576026 \h </w:instrText>
        </w:r>
        <w:r>
          <w:rPr>
            <w:noProof/>
            <w:webHidden/>
          </w:rPr>
        </w:r>
        <w:r>
          <w:rPr>
            <w:noProof/>
            <w:webHidden/>
          </w:rPr>
          <w:fldChar w:fldCharType="separate"/>
        </w:r>
        <w:r>
          <w:rPr>
            <w:noProof/>
            <w:webHidden/>
          </w:rPr>
          <w:t>45</w:t>
        </w:r>
        <w:r>
          <w:rPr>
            <w:noProof/>
            <w:webHidden/>
          </w:rPr>
          <w:fldChar w:fldCharType="end"/>
        </w:r>
      </w:hyperlink>
    </w:p>
    <w:p w14:paraId="0382E91E" w14:textId="53C556F5"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7" w:history="1">
        <w:r w:rsidRPr="0017689B">
          <w:rPr>
            <w:rStyle w:val="Hyperlink"/>
            <w:noProof/>
          </w:rPr>
          <w:t>Searching for optimal compositions</w:t>
        </w:r>
        <w:r>
          <w:rPr>
            <w:noProof/>
            <w:webHidden/>
          </w:rPr>
          <w:tab/>
        </w:r>
        <w:r>
          <w:rPr>
            <w:noProof/>
            <w:webHidden/>
          </w:rPr>
          <w:fldChar w:fldCharType="begin"/>
        </w:r>
        <w:r>
          <w:rPr>
            <w:noProof/>
            <w:webHidden/>
          </w:rPr>
          <w:instrText xml:space="preserve"> PAGEREF _Toc149576027 \h </w:instrText>
        </w:r>
        <w:r>
          <w:rPr>
            <w:noProof/>
            <w:webHidden/>
          </w:rPr>
        </w:r>
        <w:r>
          <w:rPr>
            <w:noProof/>
            <w:webHidden/>
          </w:rPr>
          <w:fldChar w:fldCharType="separate"/>
        </w:r>
        <w:r>
          <w:rPr>
            <w:noProof/>
            <w:webHidden/>
          </w:rPr>
          <w:t>46</w:t>
        </w:r>
        <w:r>
          <w:rPr>
            <w:noProof/>
            <w:webHidden/>
          </w:rPr>
          <w:fldChar w:fldCharType="end"/>
        </w:r>
      </w:hyperlink>
    </w:p>
    <w:p w14:paraId="5035CD09" w14:textId="0D1F19C7"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8" w:history="1">
        <w:r w:rsidRPr="0017689B">
          <w:rPr>
            <w:rStyle w:val="Hyperlink"/>
            <w:noProof/>
            <w:lang w:val="en-US"/>
          </w:rPr>
          <w:t>Optimization criteria</w:t>
        </w:r>
        <w:r>
          <w:rPr>
            <w:noProof/>
            <w:webHidden/>
          </w:rPr>
          <w:tab/>
        </w:r>
        <w:r>
          <w:rPr>
            <w:noProof/>
            <w:webHidden/>
          </w:rPr>
          <w:fldChar w:fldCharType="begin"/>
        </w:r>
        <w:r>
          <w:rPr>
            <w:noProof/>
            <w:webHidden/>
          </w:rPr>
          <w:instrText xml:space="preserve"> PAGEREF _Toc149576028 \h </w:instrText>
        </w:r>
        <w:r>
          <w:rPr>
            <w:noProof/>
            <w:webHidden/>
          </w:rPr>
        </w:r>
        <w:r>
          <w:rPr>
            <w:noProof/>
            <w:webHidden/>
          </w:rPr>
          <w:fldChar w:fldCharType="separate"/>
        </w:r>
        <w:r>
          <w:rPr>
            <w:noProof/>
            <w:webHidden/>
          </w:rPr>
          <w:t>48</w:t>
        </w:r>
        <w:r>
          <w:rPr>
            <w:noProof/>
            <w:webHidden/>
          </w:rPr>
          <w:fldChar w:fldCharType="end"/>
        </w:r>
      </w:hyperlink>
    </w:p>
    <w:p w14:paraId="3B07A165" w14:textId="7D0337FF"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29" w:history="1">
        <w:r w:rsidRPr="0017689B">
          <w:rPr>
            <w:rStyle w:val="Hyperlink"/>
            <w:noProof/>
          </w:rPr>
          <w:t>Results</w:t>
        </w:r>
        <w:r>
          <w:rPr>
            <w:noProof/>
            <w:webHidden/>
          </w:rPr>
          <w:tab/>
        </w:r>
        <w:r>
          <w:rPr>
            <w:noProof/>
            <w:webHidden/>
          </w:rPr>
          <w:fldChar w:fldCharType="begin"/>
        </w:r>
        <w:r>
          <w:rPr>
            <w:noProof/>
            <w:webHidden/>
          </w:rPr>
          <w:instrText xml:space="preserve"> PAGEREF _Toc149576029 \h </w:instrText>
        </w:r>
        <w:r>
          <w:rPr>
            <w:noProof/>
            <w:webHidden/>
          </w:rPr>
        </w:r>
        <w:r>
          <w:rPr>
            <w:noProof/>
            <w:webHidden/>
          </w:rPr>
          <w:fldChar w:fldCharType="separate"/>
        </w:r>
        <w:r>
          <w:rPr>
            <w:noProof/>
            <w:webHidden/>
          </w:rPr>
          <w:t>50</w:t>
        </w:r>
        <w:r>
          <w:rPr>
            <w:noProof/>
            <w:webHidden/>
          </w:rPr>
          <w:fldChar w:fldCharType="end"/>
        </w:r>
      </w:hyperlink>
    </w:p>
    <w:p w14:paraId="2EC77257" w14:textId="16707FE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0" w:history="1">
        <w:r w:rsidRPr="0017689B">
          <w:rPr>
            <w:rStyle w:val="Hyperlink"/>
            <w:noProof/>
          </w:rPr>
          <w:t>Training binding energy models</w:t>
        </w:r>
        <w:r>
          <w:rPr>
            <w:noProof/>
            <w:webHidden/>
          </w:rPr>
          <w:tab/>
        </w:r>
        <w:r>
          <w:rPr>
            <w:noProof/>
            <w:webHidden/>
          </w:rPr>
          <w:fldChar w:fldCharType="begin"/>
        </w:r>
        <w:r>
          <w:rPr>
            <w:noProof/>
            <w:webHidden/>
          </w:rPr>
          <w:instrText xml:space="preserve"> PAGEREF _Toc149576030 \h </w:instrText>
        </w:r>
        <w:r>
          <w:rPr>
            <w:noProof/>
            <w:webHidden/>
          </w:rPr>
        </w:r>
        <w:r>
          <w:rPr>
            <w:noProof/>
            <w:webHidden/>
          </w:rPr>
          <w:fldChar w:fldCharType="separate"/>
        </w:r>
        <w:r>
          <w:rPr>
            <w:noProof/>
            <w:webHidden/>
          </w:rPr>
          <w:t>50</w:t>
        </w:r>
        <w:r>
          <w:rPr>
            <w:noProof/>
            <w:webHidden/>
          </w:rPr>
          <w:fldChar w:fldCharType="end"/>
        </w:r>
      </w:hyperlink>
    </w:p>
    <w:p w14:paraId="347A347F" w14:textId="09234AB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1" w:history="1">
        <w:r w:rsidRPr="0017689B">
          <w:rPr>
            <w:rStyle w:val="Hyperlink"/>
            <w:noProof/>
          </w:rPr>
          <w:t>Applying the models on simulated surfaces</w:t>
        </w:r>
        <w:r>
          <w:rPr>
            <w:noProof/>
            <w:webHidden/>
          </w:rPr>
          <w:tab/>
        </w:r>
        <w:r>
          <w:rPr>
            <w:noProof/>
            <w:webHidden/>
          </w:rPr>
          <w:fldChar w:fldCharType="begin"/>
        </w:r>
        <w:r>
          <w:rPr>
            <w:noProof/>
            <w:webHidden/>
          </w:rPr>
          <w:instrText xml:space="preserve"> PAGEREF _Toc149576031 \h </w:instrText>
        </w:r>
        <w:r>
          <w:rPr>
            <w:noProof/>
            <w:webHidden/>
          </w:rPr>
        </w:r>
        <w:r>
          <w:rPr>
            <w:noProof/>
            <w:webHidden/>
          </w:rPr>
          <w:fldChar w:fldCharType="separate"/>
        </w:r>
        <w:r>
          <w:rPr>
            <w:noProof/>
            <w:webHidden/>
          </w:rPr>
          <w:t>51</w:t>
        </w:r>
        <w:r>
          <w:rPr>
            <w:noProof/>
            <w:webHidden/>
          </w:rPr>
          <w:fldChar w:fldCharType="end"/>
        </w:r>
      </w:hyperlink>
    </w:p>
    <w:p w14:paraId="4F3CAB27" w14:textId="5797F170"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2" w:history="1">
        <w:r w:rsidRPr="0017689B">
          <w:rPr>
            <w:rStyle w:val="Hyperlink"/>
            <w:noProof/>
          </w:rPr>
          <w:t>Binding energies given neighbouring adsorbates</w:t>
        </w:r>
        <w:r>
          <w:rPr>
            <w:noProof/>
            <w:webHidden/>
          </w:rPr>
          <w:tab/>
        </w:r>
        <w:r>
          <w:rPr>
            <w:noProof/>
            <w:webHidden/>
          </w:rPr>
          <w:fldChar w:fldCharType="begin"/>
        </w:r>
        <w:r>
          <w:rPr>
            <w:noProof/>
            <w:webHidden/>
          </w:rPr>
          <w:instrText xml:space="preserve"> PAGEREF _Toc149576032 \h </w:instrText>
        </w:r>
        <w:r>
          <w:rPr>
            <w:noProof/>
            <w:webHidden/>
          </w:rPr>
        </w:r>
        <w:r>
          <w:rPr>
            <w:noProof/>
            <w:webHidden/>
          </w:rPr>
          <w:fldChar w:fldCharType="separate"/>
        </w:r>
        <w:r>
          <w:rPr>
            <w:noProof/>
            <w:webHidden/>
          </w:rPr>
          <w:t>56</w:t>
        </w:r>
        <w:r>
          <w:rPr>
            <w:noProof/>
            <w:webHidden/>
          </w:rPr>
          <w:fldChar w:fldCharType="end"/>
        </w:r>
      </w:hyperlink>
    </w:p>
    <w:p w14:paraId="657EC7CA" w14:textId="331C16D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3" w:history="1">
        <w:r w:rsidRPr="0017689B">
          <w:rPr>
            <w:rStyle w:val="Hyperlink"/>
            <w:noProof/>
          </w:rPr>
          <w:t>Applying the models to single-site structures</w:t>
        </w:r>
        <w:r>
          <w:rPr>
            <w:noProof/>
            <w:webHidden/>
          </w:rPr>
          <w:tab/>
        </w:r>
        <w:r>
          <w:rPr>
            <w:noProof/>
            <w:webHidden/>
          </w:rPr>
          <w:fldChar w:fldCharType="begin"/>
        </w:r>
        <w:r>
          <w:rPr>
            <w:noProof/>
            <w:webHidden/>
          </w:rPr>
          <w:instrText xml:space="preserve"> PAGEREF _Toc149576033 \h </w:instrText>
        </w:r>
        <w:r>
          <w:rPr>
            <w:noProof/>
            <w:webHidden/>
          </w:rPr>
        </w:r>
        <w:r>
          <w:rPr>
            <w:noProof/>
            <w:webHidden/>
          </w:rPr>
          <w:fldChar w:fldCharType="separate"/>
        </w:r>
        <w:r>
          <w:rPr>
            <w:noProof/>
            <w:webHidden/>
          </w:rPr>
          <w:t>59</w:t>
        </w:r>
        <w:r>
          <w:rPr>
            <w:noProof/>
            <w:webHidden/>
          </w:rPr>
          <w:fldChar w:fldCharType="end"/>
        </w:r>
      </w:hyperlink>
    </w:p>
    <w:p w14:paraId="4BC37B4E" w14:textId="195E64AC"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4" w:history="1">
        <w:r w:rsidRPr="0017689B">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576034 \h </w:instrText>
        </w:r>
        <w:r>
          <w:rPr>
            <w:noProof/>
            <w:webHidden/>
          </w:rPr>
        </w:r>
        <w:r>
          <w:rPr>
            <w:noProof/>
            <w:webHidden/>
          </w:rPr>
          <w:fldChar w:fldCharType="separate"/>
        </w:r>
        <w:r>
          <w:rPr>
            <w:noProof/>
            <w:webHidden/>
          </w:rPr>
          <w:t>61</w:t>
        </w:r>
        <w:r>
          <w:rPr>
            <w:noProof/>
            <w:webHidden/>
          </w:rPr>
          <w:fldChar w:fldCharType="end"/>
        </w:r>
      </w:hyperlink>
    </w:p>
    <w:p w14:paraId="255E40E5" w14:textId="377F67F7"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5" w:history="1">
        <w:r w:rsidRPr="0017689B">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576035 \h </w:instrText>
        </w:r>
        <w:r>
          <w:rPr>
            <w:noProof/>
            <w:webHidden/>
          </w:rPr>
        </w:r>
        <w:r>
          <w:rPr>
            <w:noProof/>
            <w:webHidden/>
          </w:rPr>
          <w:fldChar w:fldCharType="separate"/>
        </w:r>
        <w:r>
          <w:rPr>
            <w:noProof/>
            <w:webHidden/>
          </w:rPr>
          <w:t>65</w:t>
        </w:r>
        <w:r>
          <w:rPr>
            <w:noProof/>
            <w:webHidden/>
          </w:rPr>
          <w:fldChar w:fldCharType="end"/>
        </w:r>
      </w:hyperlink>
    </w:p>
    <w:p w14:paraId="2BEC57B3" w14:textId="5A880F2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6" w:history="1">
        <w:r w:rsidRPr="0017689B">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576036 \h </w:instrText>
        </w:r>
        <w:r>
          <w:rPr>
            <w:noProof/>
            <w:webHidden/>
          </w:rPr>
        </w:r>
        <w:r>
          <w:rPr>
            <w:noProof/>
            <w:webHidden/>
          </w:rPr>
          <w:fldChar w:fldCharType="separate"/>
        </w:r>
        <w:r>
          <w:rPr>
            <w:noProof/>
            <w:webHidden/>
          </w:rPr>
          <w:t>67</w:t>
        </w:r>
        <w:r>
          <w:rPr>
            <w:noProof/>
            <w:webHidden/>
          </w:rPr>
          <w:fldChar w:fldCharType="end"/>
        </w:r>
      </w:hyperlink>
    </w:p>
    <w:p w14:paraId="24ED44F2" w14:textId="3BBDE499"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7" w:history="1">
        <w:r w:rsidRPr="0017689B">
          <w:rPr>
            <w:rStyle w:val="Hyperlink"/>
            <w:noProof/>
          </w:rPr>
          <w:t>Discussion</w:t>
        </w:r>
        <w:r>
          <w:rPr>
            <w:noProof/>
            <w:webHidden/>
          </w:rPr>
          <w:tab/>
        </w:r>
        <w:r>
          <w:rPr>
            <w:noProof/>
            <w:webHidden/>
          </w:rPr>
          <w:fldChar w:fldCharType="begin"/>
        </w:r>
        <w:r>
          <w:rPr>
            <w:noProof/>
            <w:webHidden/>
          </w:rPr>
          <w:instrText xml:space="preserve"> PAGEREF _Toc149576037 \h </w:instrText>
        </w:r>
        <w:r>
          <w:rPr>
            <w:noProof/>
            <w:webHidden/>
          </w:rPr>
        </w:r>
        <w:r>
          <w:rPr>
            <w:noProof/>
            <w:webHidden/>
          </w:rPr>
          <w:fldChar w:fldCharType="separate"/>
        </w:r>
        <w:r>
          <w:rPr>
            <w:noProof/>
            <w:webHidden/>
          </w:rPr>
          <w:t>68</w:t>
        </w:r>
        <w:r>
          <w:rPr>
            <w:noProof/>
            <w:webHidden/>
          </w:rPr>
          <w:fldChar w:fldCharType="end"/>
        </w:r>
      </w:hyperlink>
    </w:p>
    <w:p w14:paraId="3D7AC65D" w14:textId="6BC1714A"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8" w:history="1">
        <w:r w:rsidRPr="0017689B">
          <w:rPr>
            <w:rStyle w:val="Hyperlink"/>
            <w:noProof/>
          </w:rPr>
          <w:t>Conclusion</w:t>
        </w:r>
        <w:r>
          <w:rPr>
            <w:noProof/>
            <w:webHidden/>
          </w:rPr>
          <w:tab/>
        </w:r>
        <w:r>
          <w:rPr>
            <w:noProof/>
            <w:webHidden/>
          </w:rPr>
          <w:fldChar w:fldCharType="begin"/>
        </w:r>
        <w:r>
          <w:rPr>
            <w:noProof/>
            <w:webHidden/>
          </w:rPr>
          <w:instrText xml:space="preserve"> PAGEREF _Toc149576038 \h </w:instrText>
        </w:r>
        <w:r>
          <w:rPr>
            <w:noProof/>
            <w:webHidden/>
          </w:rPr>
        </w:r>
        <w:r>
          <w:rPr>
            <w:noProof/>
            <w:webHidden/>
          </w:rPr>
          <w:fldChar w:fldCharType="separate"/>
        </w:r>
        <w:r>
          <w:rPr>
            <w:noProof/>
            <w:webHidden/>
          </w:rPr>
          <w:t>70</w:t>
        </w:r>
        <w:r>
          <w:rPr>
            <w:noProof/>
            <w:webHidden/>
          </w:rPr>
          <w:fldChar w:fldCharType="end"/>
        </w:r>
      </w:hyperlink>
    </w:p>
    <w:p w14:paraId="2A18BE72" w14:textId="3FB3B80C"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9" w:history="1">
        <w:r w:rsidRPr="0017689B">
          <w:rPr>
            <w:rStyle w:val="Hyperlink"/>
            <w:noProof/>
            <w:lang w:val="en-US"/>
          </w:rPr>
          <w:t>References</w:t>
        </w:r>
        <w:r>
          <w:rPr>
            <w:noProof/>
            <w:webHidden/>
          </w:rPr>
          <w:tab/>
        </w:r>
        <w:r>
          <w:rPr>
            <w:noProof/>
            <w:webHidden/>
          </w:rPr>
          <w:fldChar w:fldCharType="begin"/>
        </w:r>
        <w:r>
          <w:rPr>
            <w:noProof/>
            <w:webHidden/>
          </w:rPr>
          <w:instrText xml:space="preserve"> PAGEREF _Toc149576039 \h </w:instrText>
        </w:r>
        <w:r>
          <w:rPr>
            <w:noProof/>
            <w:webHidden/>
          </w:rPr>
        </w:r>
        <w:r>
          <w:rPr>
            <w:noProof/>
            <w:webHidden/>
          </w:rPr>
          <w:fldChar w:fldCharType="separate"/>
        </w:r>
        <w:r>
          <w:rPr>
            <w:noProof/>
            <w:webHidden/>
          </w:rPr>
          <w:t>71</w:t>
        </w:r>
        <w:r>
          <w:rPr>
            <w:noProof/>
            <w:webHidden/>
          </w:rPr>
          <w:fldChar w:fldCharType="end"/>
        </w:r>
      </w:hyperlink>
    </w:p>
    <w:p w14:paraId="6BC73A24" w14:textId="124EDB08"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575992"/>
      <w:r w:rsidR="002138D2">
        <w:lastRenderedPageBreak/>
        <w:t>Abstract</w:t>
      </w:r>
      <w:bookmarkEnd w:id="14"/>
    </w:p>
    <w:p w14:paraId="7060A5C8" w14:textId="5B553C3F"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 xml:space="preserve">The theoretical SS surfaces possess impressive ability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platinum COOH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 xml:space="preserve">the power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575993"/>
      <w:r>
        <w:lastRenderedPageBreak/>
        <w:t>Acknowledgements</w:t>
      </w:r>
      <w:bookmarkEnd w:id="15"/>
    </w:p>
    <w:p w14:paraId="016E4569" w14:textId="1F5BAEB6" w:rsidR="0014225A" w:rsidRDefault="0014225A" w:rsidP="0014225A">
      <w:r>
        <w:t xml:space="preserve">I thank </w:t>
      </w:r>
      <w:r w:rsidR="002A66E9">
        <w:t>Professor</w:t>
      </w:r>
      <w:r>
        <w:t xml:space="preserve"> Jan Rossmeisl for </w:t>
      </w:r>
      <w:r w:rsidR="002A66E9">
        <w:t>providing a super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 xml:space="preserve">catalysis. </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575994"/>
      <w:r>
        <w:lastRenderedPageBreak/>
        <w:t>Introduction</w:t>
      </w:r>
      <w:bookmarkEnd w:id="16"/>
    </w:p>
    <w:p w14:paraId="681A77F4" w14:textId="43B7B376" w:rsidR="00E25800" w:rsidRDefault="00E25800" w:rsidP="00E25800">
      <w:pPr>
        <w:pStyle w:val="Heading2"/>
      </w:pPr>
      <w:bookmarkStart w:id="17" w:name="_Toc149575995"/>
      <w:r>
        <w:t>Climate change</w:t>
      </w:r>
      <w:bookmarkEnd w:id="17"/>
    </w:p>
    <w:p w14:paraId="687968BF" w14:textId="1D0E4817" w:rsidR="00C00E91" w:rsidRDefault="00C00E91" w:rsidP="00C00E91">
      <w:pPr>
        <w:pStyle w:val="Heading3"/>
      </w:pPr>
      <w:bookmarkStart w:id="18" w:name="_Toc149575996"/>
      <w:r>
        <w:t>History</w:t>
      </w:r>
      <w:bookmarkEnd w:id="18"/>
    </w:p>
    <w:p w14:paraId="15B07740" w14:textId="643FC62C"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 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2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CC39AD">
        <w:rPr>
          <w:lang w:val="en-US"/>
        </w:rPr>
        <w:fldChar w:fldCharType="begin"/>
      </w:r>
      <w:r w:rsidR="00CC39AD">
        <w:rPr>
          <w:lang w:val="en-US"/>
        </w:rPr>
        <w:instrText xml:space="preserve"> ADDIN ZOTERO_ITEM CSL_CITATION {"citationID":"jMLhd0lS","properties":{"formattedCitation":"\\super 5\\nosupersub{}","plainCitation":"5","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schema":"https://github.com/citation-style-language/schema/raw/master/csl-citation.json"} </w:instrText>
      </w:r>
      <w:r w:rsidR="00CC39AD">
        <w:rPr>
          <w:lang w:val="en-US"/>
        </w:rPr>
        <w:fldChar w:fldCharType="separate"/>
      </w:r>
      <w:r w:rsidR="00CC39AD" w:rsidRPr="00CC39AD">
        <w:rPr>
          <w:vertAlign w:val="superscript"/>
        </w:rPr>
        <w:t>5</w:t>
      </w:r>
      <w:r w:rsidR="00CC39AD">
        <w:rPr>
          <w:lang w:val="en-US"/>
        </w:rPr>
        <w:fldChar w:fldCharType="end"/>
      </w:r>
      <w:r w:rsidR="00CC39AD">
        <w:rPr>
          <w:lang w:val="en-US"/>
        </w:rPr>
        <w:fldChar w:fldCharType="begin"/>
      </w:r>
      <w:r w:rsidR="00CC39AD">
        <w:rPr>
          <w:lang w:val="en-US"/>
        </w:rPr>
        <w:instrText xml:space="preserve"> ADDIN ZOTERO_ITEM CSL_CITATION {"citationID":"Vg6JtSmv","properties":{"formattedCitation":"\\super 6\\nosupersub{}","plainCitation":"6","noteIndex":0},"citationItems":[{"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CC39AD">
        <w:rPr>
          <w:lang w:val="en-US"/>
        </w:rPr>
        <w:fldChar w:fldCharType="separate"/>
      </w:r>
      <w:r w:rsidR="00CC39AD" w:rsidRPr="00CC39AD">
        <w:rPr>
          <w:vertAlign w:val="superscript"/>
        </w:rPr>
        <w:t>6</w:t>
      </w:r>
      <w:r w:rsidR="00CC39AD">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2FDA4F8D"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B03586">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575997"/>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575998"/>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575999"/>
      <w:r>
        <w:t>Fuel cells</w:t>
      </w:r>
      <w:bookmarkEnd w:id="21"/>
    </w:p>
    <w:p w14:paraId="33BC1666" w14:textId="763EDB78" w:rsidR="00BC5D45" w:rsidRDefault="00BC5D45" w:rsidP="00BC5D45">
      <w:pPr>
        <w:rPr>
          <w:lang w:val="en-US"/>
        </w:rPr>
      </w:pPr>
      <w:r>
        <w:rPr>
          <w:lang w:val="en-US"/>
        </w:rPr>
        <w:t xml:space="preserve">A fuel cell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as Li-ion batteries do when degrading.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a lack of metals in the periodic table with the optimal binding energy for various reactions.</w:t>
      </w:r>
    </w:p>
    <w:p w14:paraId="32B00DA2" w14:textId="1716D489" w:rsidR="00BC5D45" w:rsidRDefault="00BC5D45" w:rsidP="00BC5D45">
      <w:pPr>
        <w:pStyle w:val="Heading3"/>
        <w:rPr>
          <w:lang w:val="en-US"/>
        </w:rPr>
      </w:pPr>
      <w:bookmarkStart w:id="22" w:name="_Toc149576000"/>
      <w:r>
        <w:rPr>
          <w:lang w:val="en-US"/>
        </w:rPr>
        <w:t>Structure</w:t>
      </w:r>
      <w:bookmarkEnd w:id="22"/>
    </w:p>
    <w:p w14:paraId="0E9A0BB2" w14:textId="48E6B9FD"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w:t>
      </w:r>
      <w:r>
        <w:rPr>
          <w:lang w:val="en-US"/>
        </w:rPr>
        <w:lastRenderedPageBreak/>
        <w:t>air are delivered to the inlets vie pumps, active air-breathing DFAFCs, where fuel is pumped in, 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xml:space="preserve">, which is promising in terms of fuel cells, but low compared to EV batteries at 12 or 24 V </w:t>
      </w:r>
      <w:r w:rsidR="000979B8">
        <w:rPr>
          <w:lang w:val="en-US"/>
        </w:rPr>
        <w:t>.</w:t>
      </w:r>
      <w:r>
        <w:rPr>
          <w:lang w:val="en-US"/>
        </w:rPr>
        <w:t xml:space="preserve"> Fuel cells are therefore connected in series to increase the net voltage or in parallel to increase the current, both resulting in a higher total power output, which needs to be 112 kW to supply 150 Horsepower for an average family car.</w:t>
      </w:r>
    </w:p>
    <w:p w14:paraId="23D02E7B" w14:textId="588CF855" w:rsidR="00BC5D45" w:rsidRDefault="00BC5D45" w:rsidP="00BC5D45">
      <w:pPr>
        <w:pStyle w:val="Heading3"/>
        <w:rPr>
          <w:lang w:val="en-US"/>
        </w:rPr>
      </w:pPr>
      <w:bookmarkStart w:id="23" w:name="_Toc149576001"/>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68F666EA"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4910BEF5"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A6D4361" w:rsidR="00BC5D45" w:rsidRPr="00BC5D45" w:rsidRDefault="00BC5D45" w:rsidP="00BC5D45">
      <w:pPr>
        <w:rPr>
          <w:rFonts w:eastAsiaTheme="minorEastAsia"/>
        </w:rPr>
      </w:pPr>
      <w:r>
        <w:rPr>
          <w:rFonts w:eastAsiaTheme="minorEastAsia"/>
        </w:rPr>
        <w:t>Methanol, a direct competitor to FA, provides 6 proton-electron pairs per reacted molecule, compared to 2 for FA,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4663523D" w14:textId="7DE28E45" w:rsidR="00BC5D45" w:rsidRDefault="00BC5D45" w:rsidP="00BC5D45">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leading to a high theoretical max efficiency.</w:t>
      </w:r>
    </w:p>
    <w:p w14:paraId="6B56D4F6" w14:textId="77777777" w:rsidR="00BC5D45" w:rsidRDefault="00BC5D45" w:rsidP="00BC5D45">
      <w:pPr>
        <w:keepNext/>
        <w:jc w:val="center"/>
      </w:pPr>
      <w:r>
        <w:rPr>
          <w:noProof/>
        </w:rPr>
        <w:drawing>
          <wp:inline distT="0" distB="0" distL="0" distR="0" wp14:anchorId="4DB436A0" wp14:editId="15A06B60">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7D34C34C" w14:textId="7D2E20F4" w:rsidR="00BC5D45" w:rsidRPr="00F013FF" w:rsidRDefault="00BC5D45" w:rsidP="00BC5D45">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sidR="00B03586">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63504590" w14:textId="0A59E722" w:rsidR="00BC5D45" w:rsidRPr="001A03A3" w:rsidRDefault="00BC5D45" w:rsidP="00BC5D45">
      <w:r>
        <w:lastRenderedPageBreak/>
        <w:t>In figure 2, a figure made by Jack Kirk Pedersen, the gravimetric and volumetric energy densities of formic acid, hydrogen and methanol on different catalysts are compared. The power densities are shown with the marker size. As seen in the green star-shaped marker, the ideal methanol catalysts performance in terms of energy densities is much better than formic acid, but in terms of the actual performance, formic acid is closer to its ideal catalyst, and as seen in the zoomed inset, formic acid has a higher power density at about the same energy densities. The methanol catalysts are running at a higher overpotential than formic acid.</w:t>
      </w:r>
    </w:p>
    <w:p w14:paraId="1AEDE8D6" w14:textId="0D98A8AE" w:rsidR="00E25800" w:rsidRDefault="00E25800" w:rsidP="001A03A3">
      <w:pPr>
        <w:pStyle w:val="Heading3"/>
      </w:pPr>
      <w:bookmarkStart w:id="24" w:name="_Toc149576002"/>
      <w:r>
        <w:t>Formic Acid</w:t>
      </w:r>
      <w:bookmarkEnd w:id="24"/>
    </w:p>
    <w:p w14:paraId="40EEF66C" w14:textId="0B6B305C" w:rsidR="001A03A3" w:rsidRDefault="001A03A3" w:rsidP="001A03A3">
      <w:r>
        <w:t>Formic acid (FA)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 Formic acid being a liquid means it doesn’t have to be pressurized, as opposed to hydrogen, which makes storage easier and cheaper and contributes to its high volumetric energy density.</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3E140FB5"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B03586">
        <w:rPr>
          <w:noProof/>
        </w:rPr>
        <w:t>3</w:t>
      </w:r>
      <w:r w:rsidRPr="007116AB">
        <w:fldChar w:fldCharType="end"/>
      </w:r>
      <w:r w:rsidRPr="007116AB">
        <w:t xml:space="preserve"> - The Formic A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5B659DB8" w:rsidR="001A03A3" w:rsidRDefault="001A03A3" w:rsidP="001A03A3">
      <w:r>
        <w:t>FA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xml:space="preserve">, since they are reasonably similar in structure, the only difference being a hydrogen bonds on C and O, respectively. This makes electroreduction and </w:t>
      </w:r>
      <w:r>
        <w:lastRenderedPageBreak/>
        <w:t>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2A69237F"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The energy harvested from FAOR is directly proportional to the number of proton-electron pairs produced times the potential, as each electron can do the electrical “work” relating to one eV per V. In the direct FAOR pathway, the maximum achievable potential is dictated by the anode potential vs RHE, which is dictated by the binding energy of bound formate, as seen in figure 4.</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3B80C537"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B03586">
        <w:rPr>
          <w:noProof/>
        </w:rPr>
        <w:t>4</w:t>
      </w:r>
      <w:r>
        <w:rPr>
          <w:noProof/>
        </w:rPr>
        <w:fldChar w:fldCharType="end"/>
      </w:r>
      <w:r>
        <w:rPr>
          <w:lang w:val="da-DK"/>
        </w:rPr>
        <w:t xml:space="preserve"> – </w:t>
      </w:r>
      <w:r>
        <w:t xml:space="preserve">The Gibbs free energies of the species in the direct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CHE. The dashed lines represent Gibbs free energies after the potential contribution has been added. </w:t>
      </w:r>
      <w:r>
        <w:lastRenderedPageBreak/>
        <w:t xml:space="preserve">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77777777" w:rsidR="001A03A3" w:rsidRDefault="001A03A3" w:rsidP="001A03A3">
      <w:r>
        <w:t xml:space="preserve">In figure 4, the Gibbs free energy of all three species involved in the direct formic acid oxidation pathway including proton-electron pairs are plotted, as compared to the Gibbs free energy of formic acid. The starting point is formic acid at 0 eV compared to formic acid itself. The Gibbs free energies of format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65E8E285" w14:textId="16EAADD9" w:rsidR="001A03A3" w:rsidRPr="0029395E"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bound format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catalyst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obtained,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format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The adsorption reaction of formate is:</w:t>
      </w:r>
    </w:p>
    <w:p w14:paraId="3246EDB2" w14:textId="77777777" w:rsidR="001A03A3" w:rsidRPr="000B2BE6" w:rsidRDefault="001A03A3" w:rsidP="001A03A3">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 →</m:t>
          </m:r>
          <m:sPre>
            <m:sPrePr>
              <m:ctrlPr>
                <w:rPr>
                  <w:rFonts w:ascii="Cambria Math" w:eastAsiaTheme="minorEastAsia" w:hAnsi="Cambria Math"/>
                  <w:i/>
                  <w:kern w:val="2"/>
                  <w14:ligatures w14:val="standardContextual"/>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66199649" w14:textId="77777777" w:rsidR="001A03A3" w:rsidRDefault="001A03A3" w:rsidP="001A03A3">
      <w:r>
        <w:t>Which corresponds to a binding energy calculation using CHE:</w:t>
      </w:r>
    </w:p>
    <w:p w14:paraId="7EA75970" w14:textId="77777777" w:rsidR="001A03A3" w:rsidRPr="006F4DF1" w:rsidRDefault="001A03A3" w:rsidP="001A03A3">
      <w:pPr>
        <w:rPr>
          <w:rFonts w:eastAsiaTheme="minorEastAsia"/>
        </w:rPr>
      </w:pPr>
      <m:oMathPara>
        <m:oMath>
          <m:r>
            <m:rPr>
              <m:sty m:val="p"/>
            </m:rPr>
            <w:rPr>
              <w:rFonts w:ascii="Cambria Math" w:hAnsi="Cambria Math"/>
            </w:rPr>
            <w:lastRenderedPageBreak/>
            <m:t>Δ</m:t>
          </m:r>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COO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HCOOH </m:t>
              </m:r>
              <m:d>
                <m:dPr>
                  <m:ctrlPr>
                    <w:rPr>
                      <w:rFonts w:ascii="Cambria Math" w:hAnsi="Cambria Math"/>
                      <w:i/>
                    </w:rPr>
                  </m:ctrlPr>
                </m:dPr>
                <m:e>
                  <m:r>
                    <w:rPr>
                      <w:rFonts w:ascii="Cambria Math" w:hAnsi="Cambria Math"/>
                    </w:rPr>
                    <m:t>aq</m:t>
                  </m:r>
                </m:e>
              </m:d>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g</m:t>
                  </m:r>
                </m:e>
              </m:d>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vsRHE</m:t>
              </m:r>
            </m:sub>
          </m:sSub>
        </m:oMath>
      </m:oMathPara>
    </w:p>
    <w:p w14:paraId="27945ACB" w14:textId="79FA9C53" w:rsidR="001A03A3" w:rsidRDefault="001A03A3" w:rsidP="001A03A3">
      <w:pPr>
        <w:rPr>
          <w:rFonts w:eastAsiaTheme="minorEastAsia"/>
        </w:rPr>
      </w:pP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r>
          <w:rPr>
            <w:rFonts w:ascii="Cambria Math" w:eastAsiaTheme="minorEastAsia" w:hAnsi="Cambria Math"/>
          </w:rPr>
          <m:t>G=0</m:t>
        </m:r>
      </m:oMath>
      <w:r>
        <w:rPr>
          <w:rFonts w:eastAsiaTheme="minorEastAsia"/>
        </w:rPr>
        <w:t>, the adsorption reaction is no longer favoured, and the lowest anode half-cell voltage is reached. The highest possible open-circuit voltage between anode and cathode is reached, when formate has 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12853EA4"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B03586">
        <w:rPr>
          <w:noProof/>
        </w:rPr>
        <w:t>5</w:t>
      </w:r>
      <w:r w:rsidRPr="006A2F73">
        <w:rPr>
          <w:noProof/>
        </w:rPr>
        <w:fldChar w:fldCharType="end"/>
      </w:r>
      <w:r w:rsidRPr="006A2F73">
        <w:t xml:space="preserve"> – The potentials at which relevant adsorbates, H, COOH, OH and O are expected to be present on an HEA fcc(111) surface is marked. The energies are based on a simulated surface with the composition </w:t>
      </w:r>
      <m:oMath>
        <m:r>
          <m:rPr>
            <m:sty m:val="bi"/>
          </m:rPr>
          <w:rPr>
            <w:rFonts w:ascii="Cambria Math" w:hAnsi="Cambria Math"/>
          </w:rPr>
          <m:t>P</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0.2</m:t>
            </m:r>
          </m:sub>
        </m:sSub>
        <m:r>
          <m:rPr>
            <m:sty m:val="bi"/>
          </m:rPr>
          <w:rPr>
            <w:rFonts w:ascii="Cambria Math" w:hAnsi="Cambria Math"/>
          </w:rPr>
          <m:t>P</m:t>
        </m:r>
        <m:sSub>
          <m:sSubPr>
            <m:ctrlPr>
              <w:rPr>
                <w:rFonts w:ascii="Cambria Math" w:hAnsi="Cambria Math"/>
              </w:rPr>
            </m:ctrlPr>
          </m:sSubPr>
          <m:e>
            <m:r>
              <m:rPr>
                <m:sty m:val="bi"/>
              </m:rPr>
              <w:rPr>
                <w:rFonts w:ascii="Cambria Math" w:hAnsi="Cambria Math"/>
              </w:rPr>
              <m:t>d</m:t>
            </m:r>
          </m:e>
          <m:sub>
            <m:r>
              <m:rPr>
                <m:sty m:val="b"/>
              </m:rPr>
              <w:rPr>
                <w:rFonts w:ascii="Cambria Math" w:hAnsi="Cambria Math"/>
              </w:rPr>
              <m:t>0.2</m:t>
            </m:r>
          </m:sub>
        </m:sSub>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g</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oMath>
      <w:r w:rsidRPr="006A2F73">
        <w:rPr>
          <w:rFonts w:eastAsiaTheme="minorEastAsia"/>
        </w:rPr>
        <w:t xml:space="preserve">. </w:t>
      </w:r>
      <w:r w:rsidRPr="006A2F73">
        <w:t xml:space="preserve"> H adsorbs at small potentials and up to 0.40 V vs RHE for some sites, COOH starts to adsorb from 0.0 V vs RHE and up. OH, and O require larger potentials to adsorb. Four potentials are marked with solid lines, indicating an optimal anode/cathode potential and dashed lines, indicating attainable anode/cathode potentials. The double-headed arrows represent overpotentials (red) and the open-circuit potential (green).</w:t>
      </w:r>
    </w:p>
    <w:p w14:paraId="76A0A8C8" w14:textId="24F22BB4" w:rsidR="001A03A3" w:rsidRDefault="001A03A3" w:rsidP="001A03A3">
      <w:pPr>
        <w:rPr>
          <w:rFonts w:eastAsiaTheme="minorEastAsia"/>
        </w:rPr>
      </w:pPr>
      <w:r>
        <w:rPr>
          <w:rFonts w:eastAsiaTheme="minorEastAsia"/>
        </w:rPr>
        <w:t xml:space="preserve">In figure 5, the carbon monoxide poisoning problem for FAOR is highlighted, showing the adsorbates expected to be present at the anode catalyst, a High-Entropy Alloy (HEA) fcc(111) surface with the composition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2</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oMath>
      <w:r>
        <w:rPr>
          <w:rFonts w:eastAsiaTheme="minorEastAsia"/>
        </w:rPr>
        <w:t xml:space="preserve"> at different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H adsorbs via hydrogen underpotential deposition due to the adsorption reaction of H being favoured at negative potentials, where surplus electrons are present. H desorbs at positive voltages, predicted to being completely removed at 0.40 V vs RHE. H overlaps in presence with bound formate,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t>
      </w:r>
      <w:r>
        <w:rPr>
          <w:rFonts w:eastAsiaTheme="minorEastAsia"/>
        </w:rPr>
        <w:lastRenderedPageBreak/>
        <w:t xml:space="preserve">which can oxidate bound carbon monoxide to carbon dioxide. The potential, at which carbon monoxide is created by the disproportionation reaction is much lower than the potential at which OH and O are adsorbed and able to remove bound CO by oxidation. </w:t>
      </w:r>
    </w:p>
    <w:p w14:paraId="0C780A7E" w14:textId="77777777" w:rsidR="001A03A3" w:rsidRDefault="001A03A3" w:rsidP="001A03A3">
      <w:pPr>
        <w:keepNext/>
        <w:jc w:val="center"/>
      </w:pPr>
      <w:r>
        <w:rPr>
          <w:noProof/>
        </w:rPr>
        <w:drawing>
          <wp:inline distT="0" distB="0" distL="0" distR="0" wp14:anchorId="07012AF0" wp14:editId="52D8EDA3">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3">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032D3C7F" w14:textId="25C09E8E" w:rsidR="001A03A3" w:rsidRPr="004C6AA2" w:rsidRDefault="001A03A3" w:rsidP="000A0448">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sidR="00B03586" w:rsidRPr="004C6AA2">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16170B76" w14:textId="7C732467" w:rsidR="001A03A3" w:rsidRPr="007636CF" w:rsidRDefault="001A03A3" w:rsidP="001A03A3">
      <w:r>
        <w:t xml:space="preserve">The reason behind this is apparent, when observing formic acid and methanol side by side. In figure </w:t>
      </w:r>
      <w:r w:rsidR="007C39C4">
        <w:t>6</w:t>
      </w:r>
      <w:r>
        <w:t>,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 The backbone of formic acid, however, is carbon dioxide, which is gaseous at operating conditions and will desorb by itself. This is a big advantage and allows for a more efficient fuel cell</w:t>
      </w:r>
      <w:r>
        <w:rPr>
          <w:rFonts w:eastAsiaTheme="minorEastAsia"/>
        </w:rPr>
        <w:t>. 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34BB376A" w14:textId="5E9CC4E2" w:rsidR="001A03A3" w:rsidRPr="00325CDA" w:rsidRDefault="001A03A3" w:rsidP="001A03A3">
      <w:pPr>
        <w:rPr>
          <w:rFonts w:eastAsiaTheme="minorEastAsia"/>
        </w:rPr>
      </w:pPr>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xml:space="preserve">, the theoretical maximum open-circuit voltage would be limited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 (tjek: </w:t>
      </w:r>
      <w:proofErr w:type="spellStart"/>
      <w:r>
        <w:rPr>
          <w:rFonts w:eastAsiaTheme="minorEastAsia"/>
        </w:rPr>
        <w:t>lidt</w:t>
      </w:r>
      <w:proofErr w:type="spellEnd"/>
      <w:r>
        <w:rPr>
          <w:rFonts w:eastAsiaTheme="minorEastAsia"/>
        </w:rPr>
        <w:t xml:space="preserve"> redundant </w:t>
      </w:r>
      <w:proofErr w:type="spellStart"/>
      <w:r>
        <w:rPr>
          <w:rFonts w:eastAsiaTheme="minorEastAsia"/>
        </w:rPr>
        <w:t>måske</w:t>
      </w:r>
      <w:proofErr w:type="spellEnd"/>
      <w:r>
        <w:rPr>
          <w:rFonts w:eastAsiaTheme="minorEastAsia"/>
        </w:rPr>
        <w:t>)</w:t>
      </w:r>
      <w:r w:rsidR="00325CDA">
        <w:rPr>
          <w:rFonts w:eastAsiaTheme="minorEastAsia"/>
        </w:rPr>
        <w:t xml:space="preserve"> </w:t>
      </w:r>
      <w:r>
        <w:t>The current output of the fuel cell is dependent on the activity of FAOR on the catalyst. 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CO oxidation requires bound O or bound OH 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rsidR="009266E3">
        <w:fldChar w:fldCharType="begin"/>
      </w:r>
      <w:r w:rsidR="006A5F4A">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9266E3">
        <w:fldChar w:fldCharType="separate"/>
      </w:r>
      <w:r w:rsidR="006A5F4A" w:rsidRPr="006A5F4A">
        <w:rPr>
          <w:vertAlign w:val="superscript"/>
        </w:rPr>
        <w:t>14,18</w:t>
      </w:r>
      <w:r w:rsidR="009266E3">
        <w:fldChar w:fldCharType="end"/>
      </w:r>
      <w:r>
        <w:t>.</w:t>
      </w:r>
    </w:p>
    <w:p w14:paraId="43D576D2" w14:textId="2E6D7395" w:rsidR="001A03A3" w:rsidRDefault="001A03A3" w:rsidP="001A03A3">
      <w:r>
        <w:lastRenderedPageBreak/>
        <w:t xml:space="preserve">The task is therefore to find an anode catalyst, that has a good activity on as low of a potential vs RHE as possible, while still not suffering from CO-poisoning. 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 The efficiency of the process scales with the open-circuit voltage, which increases with lower anode potentials, but lower anode potentials also diminish the activity, as more sites become FAOR active at larger potentials, which encourage the adsorption reaction of formate. Realistically, there will be a trade-off between efficiency and activity, where the application of the fuel cell will dictate the specific needs.</w:t>
      </w:r>
      <w:r w:rsidR="00325CDA">
        <w:t xml:space="preserve"> </w:t>
      </w:r>
      <w:r>
        <w:t xml:space="preserve">In the literature, a handful FAOR pathways are suggested, as shown in figure </w:t>
      </w:r>
      <w:r w:rsidR="006A5F4A">
        <w:t>7</w:t>
      </w:r>
      <w:r>
        <w:t>, a figure from an article by Bagger et. al., but the primary two pathways assumed to be important are</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52F0D589" w14:textId="4CAB604E"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 </w:t>
      </w:r>
      <w:r>
        <w:br/>
      </w:r>
    </w:p>
    <w:p w14:paraId="7C3CCCB8" w14:textId="77777777" w:rsidR="001A03A3" w:rsidRDefault="001A03A3" w:rsidP="001A03A3">
      <w:pPr>
        <w:keepNext/>
        <w:jc w:val="center"/>
      </w:pPr>
      <w:r>
        <w:rPr>
          <w:noProof/>
        </w:rPr>
        <w:lastRenderedPageBreak/>
        <w:drawing>
          <wp:inline distT="0" distB="0" distL="0" distR="0" wp14:anchorId="672165BF" wp14:editId="074940EF">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4">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386BAE3" w14:textId="2F38CE5A" w:rsidR="001A03A3" w:rsidRPr="00D057AB" w:rsidRDefault="001A03A3" w:rsidP="001A03A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sidR="00B03586">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rsidR="006A5F4A">
        <w:fldChar w:fldCharType="begin"/>
      </w:r>
      <w:r w:rsidR="006A5F4A">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color w:val="800080"/>
          <w:vertAlign w:val="superscript"/>
        </w:rPr>
        <w:t>18</w:t>
      </w:r>
      <w:r w:rsidR="006A5F4A">
        <w:fldChar w:fldCharType="end"/>
      </w:r>
      <w:r w:rsidRPr="00D057AB">
        <w:t>.</w:t>
      </w:r>
    </w:p>
    <w:p w14:paraId="2ED3F0C3" w14:textId="56AF9C21" w:rsidR="001A03A3" w:rsidRDefault="001A03A3" w:rsidP="001A03A3">
      <w:r>
        <w:t xml:space="preserve">It is well known, that the performance of FAOR FCs is greatly reduced by CO-poisoning stemming from a disproportionation reaction between bound H and bound formate, as shown in the red pathway in figure </w:t>
      </w:r>
      <w:r w:rsidR="006A5F4A">
        <w:t>7</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theory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 which is well known to be held back by CO-poisoning.</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 xml:space="preserve">. In that article, each structure through the reaction steps and transition state has been simulated with DFT and relaxed, reporting the energies at each step and transition state. Using this technique, </w:t>
      </w:r>
      <w:r>
        <w:lastRenderedPageBreak/>
        <w:t>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13C84800" w14:textId="77777777" w:rsidR="001A03A3" w:rsidRDefault="001A03A3" w:rsidP="001A03A3">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2D027C07" w14:textId="1EA0BEC3" w:rsidR="001A03A3" w:rsidRDefault="001A03A3" w:rsidP="001A03A3">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w:t>
      </w:r>
      <w:r w:rsidR="00B214AA">
        <w:t xml:space="preserve"> </w:t>
      </w:r>
      <w:r>
        <w:t>Furthermore, the results from Bagger et. al. showed a highly deprecated performance after setting the anode potential vs RHE to near-zero values and returning to previously highly active potentials</w:t>
      </w:r>
      <w:r w:rsidR="006A5F4A">
        <w:fldChar w:fldCharType="begin"/>
      </w:r>
      <w:r w:rsidR="006A5F4A">
        <w:instrText xml:space="preserve"> ADDIN ZOTERO_ITEM CSL_CITATION {"citationID":"S568bWYk","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2DFCA019" w14:textId="2BF351FF" w:rsidR="001A03A3" w:rsidRDefault="001A03A3" w:rsidP="001A03A3">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4F969D6C" w14:textId="77777777" w:rsidR="001A03A3" w:rsidRDefault="001A03A3" w:rsidP="001A03A3">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576003"/>
      <w:r>
        <w:lastRenderedPageBreak/>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576004"/>
      <w:r>
        <w:t>Sabatier’s Principle</w:t>
      </w:r>
      <w:bookmarkEnd w:id="26"/>
    </w:p>
    <w:p w14:paraId="13AA048E" w14:textId="05DBDD91"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p>
    <w:p w14:paraId="0684EC98" w14:textId="50D9615D" w:rsidR="0091626F" w:rsidRDefault="001809A2" w:rsidP="001809A2">
      <w:pPr>
        <w:pStyle w:val="Heading3"/>
      </w:pPr>
      <w:bookmarkStart w:id="27" w:name="_Toc149576005"/>
      <w:r>
        <w:t>Modelling the activity of a site</w:t>
      </w:r>
      <w:bookmarkEnd w:id="27"/>
    </w:p>
    <w:p w14:paraId="30AFB513" w14:textId="27951D5B" w:rsidR="001809A2" w:rsidRDefault="001809A2" w:rsidP="001809A2">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xml:space="preserve">. The energy of the activated complex is related to the binding energy, which we can model. The binding energies and potential are used to predict a relative measure of the current density with the following equations based on the Arrhenius-like </w:t>
      </w:r>
      <w:r w:rsidR="00A54589">
        <w:rPr>
          <w:rFonts w:eastAsiaTheme="minorEastAsia"/>
          <w:lang w:val="en-US"/>
        </w:rPr>
        <w:t>equation</w:t>
      </w:r>
      <w:r w:rsidR="001F4BCC">
        <w:rPr>
          <w:rFonts w:eastAsiaTheme="minorEastAsia"/>
          <w:lang w:val="en-US"/>
        </w:rPr>
        <w:fldChar w:fldCharType="begin"/>
      </w:r>
      <w:r w:rsidR="001F4BCC">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1F4BCC">
        <w:rPr>
          <w:rFonts w:eastAsiaTheme="minorEastAsia"/>
          <w:lang w:val="en-US"/>
        </w:rPr>
        <w:fldChar w:fldCharType="separate"/>
      </w:r>
      <w:r w:rsidR="001F4BCC" w:rsidRPr="001F4BCC">
        <w:rPr>
          <w:vertAlign w:val="superscript"/>
        </w:rPr>
        <w:t>24,25</w:t>
      </w:r>
      <w:r w:rsidR="001F4BCC">
        <w:rPr>
          <w:rFonts w:eastAsiaTheme="minorEastAsia"/>
          <w:lang w:val="en-US"/>
        </w:rPr>
        <w:fldChar w:fldCharType="end"/>
      </w:r>
      <w:r>
        <w:rPr>
          <w:rFonts w:eastAsiaTheme="minorEastAsia"/>
          <w:lang w:val="en-US"/>
        </w:rPr>
        <w:t>:</w:t>
      </w:r>
      <w:r w:rsidR="00B214AA">
        <w:rPr>
          <w:rFonts w:eastAsiaTheme="minorEastAsia"/>
          <w:lang w:val="en-US"/>
        </w:rPr>
        <w:t xml:space="preserve"> (</w:t>
      </w:r>
      <w:proofErr w:type="spellStart"/>
      <w:r w:rsidR="00B214AA">
        <w:rPr>
          <w:rFonts w:eastAsiaTheme="minorEastAsia"/>
          <w:lang w:val="en-US"/>
        </w:rPr>
        <w:t>Tjek</w:t>
      </w:r>
      <w:proofErr w:type="spellEnd"/>
      <w:r w:rsidR="00B214AA">
        <w:rPr>
          <w:rFonts w:eastAsiaTheme="minorEastAsia"/>
          <w:lang w:val="en-US"/>
        </w:rPr>
        <w:t>: Vulkan 2x?)</w:t>
      </w:r>
    </w:p>
    <w:p w14:paraId="5FC258EA" w14:textId="77777777" w:rsidR="001809A2" w:rsidRPr="00572552"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3DD9FFFF" w14:textId="77777777" w:rsidR="001809A2" w:rsidRPr="00DA21E5" w:rsidRDefault="001809A2" w:rsidP="001809A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5047C5B8" w14:textId="7BA5CE1A" w:rsidR="001809A2" w:rsidRPr="00831540" w:rsidRDefault="001809A2" w:rsidP="001809A2">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w:t>
      </w:r>
      <w:r>
        <w:rPr>
          <w:rFonts w:eastAsiaTheme="minorEastAsia"/>
        </w:rPr>
        <w:lastRenderedPageBreak/>
        <w:t xml:space="preserve">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w:t>
      </w:r>
      <w:r w:rsidR="00831540">
        <w:rPr>
          <w:rFonts w:eastAsiaTheme="minorEastAsia"/>
        </w:rPr>
        <w:t xml:space="preserve"> </w:t>
      </w:r>
      <w:r>
        <w:rPr>
          <w:rFonts w:eastAsiaTheme="minorEastAsia"/>
        </w:rPr>
        <w:t xml:space="preserve">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6C7910B6" w14:textId="77777777" w:rsidR="001809A2" w:rsidRPr="005B54D7" w:rsidRDefault="00000000" w:rsidP="001809A2">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7B831365" w14:textId="77777777" w:rsidR="001809A2" w:rsidRPr="00EF4461" w:rsidRDefault="001809A2" w:rsidP="001809A2">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6E8BFE81" w14:textId="77777777" w:rsidR="001809A2" w:rsidRPr="008B2786" w:rsidRDefault="001809A2" w:rsidP="001809A2">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6625633D" w14:textId="6AAF2DD5" w:rsidR="001809A2" w:rsidRPr="0087217A" w:rsidRDefault="001809A2" w:rsidP="001809A2">
      <w:r>
        <w:t>The average current density over the whole catalyst surface is calculated with the summed current densities divided by the number of sites.</w:t>
      </w:r>
    </w:p>
    <w:p w14:paraId="435D0004" w14:textId="77777777" w:rsidR="001809A2" w:rsidRDefault="001809A2" w:rsidP="001809A2">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1D65FA9" w14:textId="77777777" w:rsidR="001809A2" w:rsidRDefault="001809A2" w:rsidP="001809A2">
      <w:pPr>
        <w:rPr>
          <w:lang w:val="en-US"/>
        </w:rPr>
      </w:pPr>
      <w:r>
        <w:rPr>
          <w:lang w:val="en-US"/>
        </w:rPr>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4F2417E2" w14:textId="1A3FC21E" w:rsidR="001809A2" w:rsidRDefault="001809A2" w:rsidP="001809A2">
      <w:pPr>
        <w:pStyle w:val="Heading3"/>
      </w:pPr>
      <w:bookmarkStart w:id="28" w:name="_Toc149576006"/>
      <w:r>
        <w:t>Computational Hydrogen Electrode</w:t>
      </w:r>
      <w:bookmarkEnd w:id="28"/>
    </w:p>
    <w:p w14:paraId="0809001B" w14:textId="74DFDD21"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1F4BCC">
        <w:rPr>
          <w:lang w:val="en-US"/>
        </w:rPr>
        <w:instrText xml:space="preserve"> ADDIN ZOTERO_ITEM CSL_CITATION {"citationID":"P8hXyaIn","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1F4BCC" w:rsidRPr="001F4BCC">
        <w:rPr>
          <w:vertAlign w:val="superscript"/>
        </w:rPr>
        <w:t>26</w:t>
      </w:r>
      <w:r w:rsidR="001F4BCC">
        <w:rPr>
          <w:lang w:val="en-US"/>
        </w:rPr>
        <w:fldChar w:fldCharType="end"/>
      </w:r>
      <w:r>
        <w:rPr>
          <w:lang w:val="en-US"/>
        </w:rPr>
        <w:t xml:space="preserve">. In order to have an accurate and replicable reference electrode, </w:t>
      </w:r>
      <w:r>
        <w:rPr>
          <w:lang w:val="en-US"/>
        </w:rPr>
        <w:lastRenderedPageBreak/>
        <w:t>elaborate preparation steps are described, which will produce standard electrodes with a known potential, ideally measuring a 0 V potential between standard electrodes prepared in different laboratories.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6BE78045"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195507">
        <w:rPr>
          <w:rFonts w:eastAsiaTheme="minorEastAsia"/>
          <w:lang w:val="en-US"/>
        </w:rPr>
        <w:instrText xml:space="preserve"> ADDIN ZOTERO_ITEM CSL_CITATION {"citationID":"WOhHlyAP","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195507" w:rsidRPr="00195507">
        <w:rPr>
          <w:vertAlign w:val="superscript"/>
        </w:rPr>
        <w:t>26</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629F6400" w14:textId="77777777" w:rsidR="001809A2" w:rsidRPr="008E38CD"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C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HE</m:t>
              </m:r>
            </m:sub>
          </m:sSub>
        </m:oMath>
      </m:oMathPara>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77777777" w:rsidR="001809A2" w:rsidRDefault="001809A2" w:rsidP="001809A2">
      <w:pPr>
        <w:rPr>
          <w:rFonts w:eastAsiaTheme="minorEastAsia"/>
          <w:lang w:val="en-US"/>
        </w:rPr>
      </w:pPr>
      <w:r>
        <w:rPr>
          <w:rFonts w:eastAsiaTheme="minorEastAsia"/>
          <w:lang w:val="en-US"/>
        </w:rPr>
        <w:t>There is a relation between the potential on an electrode and electrons in a reaction, since the potential describes something like the number of excess electrons on the surface. Hence, when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4C1E5A71" w14:textId="77777777" w:rsidR="001809A2" w:rsidRPr="002A722F" w:rsidRDefault="001809A2" w:rsidP="001809A2">
      <w:pPr>
        <w:rPr>
          <w:rFonts w:eastAsiaTheme="minorEastAsia"/>
          <w:lang w:val="en-US"/>
        </w:rPr>
      </w:pPr>
      <w:r>
        <w:rPr>
          <w:rFonts w:eastAsiaTheme="minorEastAsia"/>
          <w:lang w:val="en-US"/>
        </w:rPr>
        <w:lastRenderedPageBreak/>
        <w:t xml:space="preserve">Where the E represents an electronic energy from a DFT calculation or a Gibbs free energy, e is the elemental charge and U is the potential. </w:t>
      </w:r>
      <w:r>
        <w:rPr>
          <w:lang w:val="en-US"/>
        </w:rPr>
        <w:t>In general, the adsorption reactions will look like this:</w:t>
      </w:r>
    </w:p>
    <w:p w14:paraId="43806D54" w14:textId="77777777" w:rsidR="001809A2" w:rsidRDefault="001809A2" w:rsidP="001809A2">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30EF05E9" w14:textId="77777777" w:rsidR="001809A2" w:rsidRDefault="001809A2" w:rsidP="001809A2">
      <w:pPr>
        <w:rPr>
          <w:lang w:val="en-US"/>
        </w:rPr>
      </w:pPr>
      <w:r>
        <w:rPr>
          <w:lang w:val="en-US"/>
        </w:rPr>
        <w:t>And have electronic binding energies:</w:t>
      </w:r>
    </w:p>
    <w:p w14:paraId="5CC27FAE" w14:textId="77777777" w:rsidR="001809A2" w:rsidRDefault="001809A2" w:rsidP="001809A2">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2CA90D5B" w14:textId="77777777" w:rsidR="001809A2" w:rsidRDefault="001809A2" w:rsidP="001809A2">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6A2F5AA0" w14:textId="6439B3E5" w:rsidR="001809A2" w:rsidRDefault="001809A2" w:rsidP="001809A2">
      <w:pPr>
        <w:pStyle w:val="Heading3"/>
      </w:pPr>
      <w:bookmarkStart w:id="29" w:name="_Toc149576007"/>
      <w:r>
        <w:t>Correcting from DFT electronic energies to Gibbs free energies</w:t>
      </w:r>
      <w:r w:rsidR="00C00DBB">
        <w:t xml:space="preserve"> (</w:t>
      </w:r>
      <w:proofErr w:type="spellStart"/>
      <w:r w:rsidR="00C00DBB">
        <w:t>tjek</w:t>
      </w:r>
      <w:proofErr w:type="spellEnd"/>
      <w:r w:rsidR="00C00DBB">
        <w:t>: redundancy)</w:t>
      </w:r>
      <w:bookmarkEnd w:id="29"/>
    </w:p>
    <w:p w14:paraId="353B294B" w14:textId="77777777" w:rsidR="001809A2" w:rsidRDefault="001809A2" w:rsidP="001809A2">
      <w:pPr>
        <w:rPr>
          <w:lang w:val="en-US"/>
        </w:rPr>
      </w:pPr>
      <w:r>
        <w:rPr>
          <w:lang w:val="en-US"/>
        </w:rPr>
        <w:t>The energies obtained through DFT calculations are electronic energies. In order to compare the energies between non-adsorbed species and adsorbed species, the electronic energies are converted to Gibbs free energies with this formula, including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7777777" w:rsidR="001809A2" w:rsidRDefault="001809A2" w:rsidP="001809A2">
      <w:pPr>
        <w:rPr>
          <w:lang w:val="en-US"/>
        </w:rPr>
      </w:pPr>
      <w:r>
        <w:rPr>
          <w:lang w:val="en-US"/>
        </w:rPr>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but it is not taken into account. Practically, a correction constant is calculated a single time for each adsorbate/molecule:</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34BA27D3"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F91F3D">
        <w:rPr>
          <w:lang w:val="en-US"/>
        </w:rPr>
        <w:instrText xml:space="preserve"> ADDIN ZOTERO_ITEM CSL_CITATION {"citationID":"1sCi5hYG","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F91F3D" w:rsidRPr="00F91F3D">
        <w:rPr>
          <w:vertAlign w:val="superscript"/>
        </w:rPr>
        <w:t>27</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F91F3D">
        <w:rPr>
          <w:lang w:val="en-US"/>
        </w:rPr>
        <w:instrText xml:space="preserve"> ADDIN ZOTERO_ITEM CSL_CITATION {"citationID":"wcbhLgMD","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xml:space="preserve">.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w:t>
      </w:r>
      <w:r>
        <w:rPr>
          <w:lang w:val="en-US"/>
        </w:rPr>
        <w:lastRenderedPageBreak/>
        <w:t>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F91F3D">
        <w:rPr>
          <w:lang w:val="en-US"/>
        </w:rPr>
        <w:instrText xml:space="preserve"> ADDIN ZOTERO_ITEM CSL_CITATION {"citationID":"FDdsxmgO","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777C8">
        <w:rPr>
          <w:lang w:val="en-US"/>
        </w:rPr>
        <w:instrText xml:space="preserve"> ADDIN ZOTERO_ITEM CSL_CITATION {"citationID":"mKPGZRGV","properties":{"formattedCitation":"\\super 29\\nosupersub{}","plainCitation":"29","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777C8" w:rsidRPr="00C777C8">
        <w:rPr>
          <w:vertAlign w:val="superscript"/>
        </w:rPr>
        <w:t>29</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03860D27"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777C8">
        <w:rPr>
          <w:lang w:val="en-US"/>
        </w:rPr>
        <w:instrText xml:space="preserve"> ADDIN ZOTERO_ITEM CSL_CITATION {"citationID":"qwflKMkV","properties":{"formattedCitation":"\\super 27,28\\nosupersub{}","plainCitation":"27,28","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777C8" w:rsidRPr="00C777C8">
        <w:rPr>
          <w:vertAlign w:val="superscript"/>
        </w:rPr>
        <w:t>27,28</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7777777" w:rsidR="001809A2" w:rsidRPr="000A46D7" w:rsidRDefault="001809A2" w:rsidP="001809A2">
      <w:pPr>
        <w:rPr>
          <w:rFonts w:eastAsiaTheme="minorEastAsia"/>
          <w:lang w:val="en-US"/>
        </w:rPr>
      </w:pPr>
      <w:r>
        <w:rPr>
          <w:rFonts w:eastAsiaTheme="minorEastAsia"/>
          <w:lang w:val="en-US"/>
        </w:rPr>
        <w:t>Energy corrections:</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77777777" w:rsidR="001809A2" w:rsidRDefault="001809A2" w:rsidP="001809A2">
      <w:pPr>
        <w:rPr>
          <w:rFonts w:eastAsiaTheme="minorEastAsia"/>
          <w:lang w:val="en-US"/>
        </w:rPr>
      </w:pPr>
      <w:r>
        <w:rPr>
          <w:rFonts w:eastAsiaTheme="minorEastAsia"/>
          <w:lang w:val="en-US"/>
        </w:rPr>
        <w:t>Binding energy (Gibbs free energy change):</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4CBA422E" w:rsidR="001809A2" w:rsidRPr="00B83B7E" w:rsidRDefault="001809A2" w:rsidP="001809A2">
      <w:pPr>
        <w:rPr>
          <w:rFonts w:eastAsiaTheme="minorEastAsia"/>
          <w:lang w:val="en-US"/>
        </w:rPr>
      </w:pPr>
      <w:r>
        <w:rPr>
          <w:rFonts w:eastAsiaTheme="minorEastAsia"/>
          <w:lang w:val="en-US"/>
        </w:rPr>
        <w:t xml:space="preserve">With this routine, a binding energy can be estimated based on DFT calculations for arbitrary reactions, including all the reactions of interest to FAOR as shown in figure x (Alexanders figure). To obtain the necessary energies, DFT is used for geometry relaxation and energy </w:t>
      </w:r>
      <w:r>
        <w:rPr>
          <w:rFonts w:eastAsiaTheme="minorEastAsia"/>
          <w:lang w:val="en-US"/>
        </w:rPr>
        <w:lastRenderedPageBreak/>
        <w:t>calculations of a metal catalyst surface slab, with and without adsorbate, and the isolated molecules.</w:t>
      </w:r>
    </w:p>
    <w:p w14:paraId="12318B35" w14:textId="04DA3B46" w:rsidR="00E25800" w:rsidRDefault="008071A1" w:rsidP="008071A1">
      <w:pPr>
        <w:pStyle w:val="Heading2"/>
      </w:pPr>
      <w:bookmarkStart w:id="30" w:name="_Toc149576008"/>
      <w:r>
        <w:t>High-Entropy Alloys</w:t>
      </w:r>
      <w:bookmarkEnd w:id="30"/>
    </w:p>
    <w:p w14:paraId="7158B65C" w14:textId="35958447"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777C8">
        <w:instrText xml:space="preserve"> ADDIN ZOTERO_ITEM CSL_CITATION {"citationID":"IefhbiwC","properties":{"formattedCitation":"\\super 30\\nosupersub{}","plainCitation":"30","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777C8" w:rsidRPr="00C777C8">
        <w:rPr>
          <w:vertAlign w:val="superscript"/>
        </w:rPr>
        <w:t>30</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149DDFBA"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777C8">
        <w:rPr>
          <w:rFonts w:eastAsiaTheme="minorEastAsia"/>
          <w:lang w:val="en-US"/>
        </w:rPr>
        <w:instrText xml:space="preserve"> ADDIN ZOTERO_ITEM CSL_CITATION {"citationID":"iJenYJXL","properties":{"formattedCitation":"\\super 31\\nosupersub{}","plainCitation":"31","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777C8" w:rsidRPr="00C777C8">
        <w:rPr>
          <w:vertAlign w:val="superscript"/>
        </w:rPr>
        <w:t>31</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6254D6">
        <w:rPr>
          <w:rFonts w:eastAsiaTheme="minorEastAsia"/>
          <w:lang w:val="en-US"/>
        </w:rPr>
        <w:instrText xml:space="preserve"> ADDIN ZOTERO_ITEM CSL_CITATION {"citationID":"Owre9sDn","properties":{"formattedCitation":"\\super 32,33\\nosupersub{}","plainCitation":"32,33","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6254D6" w:rsidRPr="006254D6">
        <w:rPr>
          <w:vertAlign w:val="superscript"/>
        </w:rPr>
        <w:t>32,33</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4F7631E" w14:textId="77777777" w:rsidR="004F0849"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p>
    <w:p w14:paraId="0F6FBB9C" w14:textId="71BC6EE6" w:rsidR="00B83B7E" w:rsidRPr="004F0849" w:rsidRDefault="00B83B7E" w:rsidP="00B83B7E">
      <w:pPr>
        <w:rPr>
          <w:rFonts w:eastAsiaTheme="minorEastAsia"/>
          <w:lang w:val="en-US"/>
        </w:rPr>
      </w:pPr>
      <w:r>
        <w:rPr>
          <w:lang w:val="en-US"/>
        </w:rPr>
        <w:t xml:space="preserve">As explained in the catalysis section, the performance of a catalyst is highly dependent on the adsorption energy of the involved species, both in optimizing the activity and specificity of the catalyst. In pure metal catalysts, the range of adsorption energies of a given species is relatively narrow, and more importantly not tunable. This works optimally when the adsorption energy of the relevant species is optimal on a pure metal, but does not work for catalyst discovery, since it lacks tunability to various reactions and pathways. </w:t>
      </w:r>
    </w:p>
    <w:p w14:paraId="72C09C8B" w14:textId="432B87D2" w:rsidR="00B83B7E" w:rsidRDefault="00B83B7E" w:rsidP="00B83B7E">
      <w:pPr>
        <w:rPr>
          <w:lang w:val="en-US"/>
        </w:rPr>
      </w:pPr>
      <w:r>
        <w:rPr>
          <w:lang w:val="en-US"/>
        </w:rPr>
        <w:t>HEAs are of great interest as a discovery platform of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4F0849">
        <w:rPr>
          <w:lang w:val="en-US"/>
        </w:rPr>
        <w:instrText xml:space="preserve"> ADDIN ZOTERO_ITEM CSL_CITATION {"citationID":"WG9tIXuU","properties":{"formattedCitation":"\\super 24,30,34\\nosupersub{}","plainCitation":"24,30,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24,30,34</w:t>
      </w:r>
      <w:r w:rsidR="004F0849">
        <w:rPr>
          <w:lang w:val="en-US"/>
        </w:rPr>
        <w:fldChar w:fldCharType="end"/>
      </w:r>
      <w:r>
        <w:rPr>
          <w:lang w:val="en-US"/>
        </w:rPr>
        <w:t>. Adding a new element to the composition causes a widening of the binding energy “bands” of the elements already present, covering a larger portion of binding energies.</w:t>
      </w:r>
    </w:p>
    <w:p w14:paraId="7C5D94AF" w14:textId="54C5F436" w:rsidR="00B83B7E" w:rsidRDefault="00B83B7E" w:rsidP="00B83B7E">
      <w:pPr>
        <w:rPr>
          <w:lang w:val="en-US"/>
        </w:rPr>
      </w:pPr>
      <w:r>
        <w:rPr>
          <w:lang w:val="en-US"/>
        </w:rPr>
        <w:t xml:space="preserve">Due to the sharpness of the Sabatier volcano, a HEA with a small fraction of sites with the optimal binding energy can surpass the activity of a surface with many near-optimal binding energies, which highlights the possible improvements with HEAs tuned to a specific reaction. </w:t>
      </w:r>
      <w:r>
        <w:rPr>
          <w:lang w:val="en-US"/>
        </w:rPr>
        <w:lastRenderedPageBreak/>
        <w:t>HEAs have been used experimentally to cater to specific reactions</w:t>
      </w:r>
      <w:r w:rsidR="004F0849">
        <w:rPr>
          <w:lang w:val="en-US"/>
        </w:rPr>
        <w:fldChar w:fldCharType="begin"/>
      </w:r>
      <w:r w:rsidR="004F0849">
        <w:rPr>
          <w:lang w:val="en-US"/>
        </w:rPr>
        <w:instrText xml:space="preserve"> ADDIN ZOTERO_ITEM CSL_CITATION {"citationID":"MPtHJupX","properties":{"formattedCitation":"\\super 30,34\\nosupersub{}","plainCitation":"30,34","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30,34</w:t>
      </w:r>
      <w:r w:rsidR="004F0849">
        <w:rPr>
          <w:lang w:val="en-US"/>
        </w:rPr>
        <w:fldChar w:fldCharType="end"/>
      </w:r>
      <w:r w:rsidR="004F0849">
        <w:rPr>
          <w:lang w:val="en-US"/>
        </w:rPr>
        <w:t xml:space="preserve">. </w:t>
      </w:r>
      <w:r>
        <w:rPr>
          <w:lang w:val="en-US"/>
        </w:rPr>
        <w:t>If you can predict the adsorption energy of a given site based on the local surface environment, the composition of the surface can be optimized for a chosen parameter of interest, which is a descriptor of performance of a specific reaction.</w:t>
      </w:r>
    </w:p>
    <w:p w14:paraId="735584C3" w14:textId="59ECB5FE" w:rsidR="00B83B7E" w:rsidRDefault="00B83B7E" w:rsidP="00B83B7E">
      <w:pPr>
        <w:rPr>
          <w:lang w:val="en-US"/>
        </w:rPr>
      </w:pPr>
      <w:r>
        <w:rPr>
          <w:lang w:val="en-US"/>
        </w:rPr>
        <w:t xml:space="preserve">With the number of different local environments around a site, if considering </w:t>
      </w:r>
      <w:r w:rsidR="00820F78">
        <w:rPr>
          <w:lang w:val="en-US"/>
        </w:rPr>
        <w:t xml:space="preserve">e.g. </w:t>
      </w:r>
      <w:r>
        <w:rPr>
          <w:lang w:val="en-US"/>
        </w:rPr>
        <w:t>13 local atoms, the brute-force approach of calculating the binding energy of a species on all combinatorically thinkable sites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E4EB43C" w:rsidR="00B83B7E" w:rsidRPr="000C1AC9" w:rsidRDefault="00B83B7E" w:rsidP="00B83B7E">
      <w:pPr>
        <w:rPr>
          <w:lang w:val="en-US"/>
        </w:rPr>
      </w:pPr>
      <w:r>
        <w:rPr>
          <w:lang w:val="en-US"/>
        </w:rPr>
        <w:t>The metals chosen for this work is Platinum (Pt), Palladium (Pd), Cobber (Cu), Gold (Au) and Silver (Ag). Experiments have shown both Pt and Pd to have some FAOR activity</w:t>
      </w:r>
      <w:r w:rsidR="00820F78">
        <w:rPr>
          <w:lang w:val="en-US"/>
        </w:rPr>
        <w:fldChar w:fldCharType="begin"/>
      </w:r>
      <w:r w:rsidR="00820F78">
        <w:rPr>
          <w:lang w:val="en-US"/>
        </w:rPr>
        <w:instrText xml:space="preserve"> ADDIN ZOTERO_ITEM CSL_CITATION {"citationID":"mCtc6E3w","properties":{"formattedCitation":"\\super 18,35,36\\nosupersub{}","plainCitation":"18,35,36","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820F78" w:rsidRPr="00820F78">
        <w:rPr>
          <w:vertAlign w:val="superscript"/>
        </w:rPr>
        <w:t>18,35,36</w:t>
      </w:r>
      <w:r w:rsidR="00820F78">
        <w:rPr>
          <w:lang w:val="en-US"/>
        </w:rPr>
        <w:fldChar w:fldCharType="end"/>
      </w:r>
      <w:r>
        <w:rPr>
          <w:lang w:val="en-US"/>
        </w:rPr>
        <w:t>, and Pt is known to bind formate, an important intermediate, the best of the chosen metals. Cu, Au, and Ag are known to bind both formate and H worse than Pt and Pd and can be used to widen the binding energy bands of Pt and Pd. Additionally, they could ideally create structures or patterns, that increase H binding energies while maintaining feasible formate binding energies. The radii of the chosen metals are reasonably similar, (145 pm to 177 pm) and are all known to form Face-centered cubic (fcc) structures to comply with the Hume-Rothery rules for solid solutions</w:t>
      </w:r>
      <w:r w:rsidR="001F3F6C">
        <w:rPr>
          <w:lang w:val="en-US"/>
        </w:rPr>
        <w:fldChar w:fldCharType="begin"/>
      </w:r>
      <w:r w:rsidR="001F3F6C">
        <w:rPr>
          <w:lang w:val="en-US"/>
        </w:rPr>
        <w:instrText xml:space="preserve"> ADDIN ZOTERO_ITEM CSL_CITATION {"citationID":"TDEOndl1","properties":{"formattedCitation":"\\super 33\\nosupersub{}","plainCitation":"33","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1F3F6C" w:rsidRPr="001F3F6C">
        <w:rPr>
          <w:vertAlign w:val="superscript"/>
        </w:rPr>
        <w:t>33</w:t>
      </w:r>
      <w:r w:rsidR="001F3F6C">
        <w:rPr>
          <w:lang w:val="en-US"/>
        </w:rPr>
        <w:fldChar w:fldCharType="end"/>
      </w:r>
      <w:r>
        <w:rPr>
          <w:lang w:val="en-US"/>
        </w:rPr>
        <w:t>.</w:t>
      </w:r>
    </w:p>
    <w:p w14:paraId="55ABF890" w14:textId="6408C892" w:rsidR="008071A1" w:rsidRDefault="008071A1" w:rsidP="008071A1">
      <w:pPr>
        <w:pStyle w:val="Heading2"/>
      </w:pPr>
      <w:bookmarkStart w:id="31" w:name="_Toc149576009"/>
      <w:r>
        <w:t>Density Functional Theory</w:t>
      </w:r>
      <w:bookmarkEnd w:id="31"/>
    </w:p>
    <w:p w14:paraId="4CA61ADE" w14:textId="1E74191C" w:rsidR="00B83B7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p>
    <w:p w14:paraId="0752EFB5" w14:textId="4B661600" w:rsidR="00B83B7E" w:rsidRPr="0054658E" w:rsidRDefault="00B83B7E" w:rsidP="00B83B7E">
      <w:pPr>
        <w:rPr>
          <w:lang w:val="en-US"/>
        </w:rPr>
      </w:pPr>
      <w:r>
        <w:rPr>
          <w:lang w:val="en-US"/>
        </w:rPr>
        <w:t>In FAOR, the binding energies of various adsorbates on the anode catalyst are essential predictors of performance, hence DFT is used to estimate the energies of fcc(111) slabs with various adsorbates.</w:t>
      </w:r>
    </w:p>
    <w:p w14:paraId="13C2B7C4" w14:textId="77777777" w:rsidR="00B83B7E" w:rsidRPr="00B83B7E" w:rsidRDefault="00B83B7E" w:rsidP="00B83B7E">
      <w:pPr>
        <w:pStyle w:val="Heading3"/>
        <w:rPr>
          <w:lang w:val="en-US"/>
        </w:rPr>
      </w:pPr>
      <w:bookmarkStart w:id="32" w:name="_Toc149576010"/>
      <w:r w:rsidRPr="00B83B7E">
        <w:rPr>
          <w:lang w:val="en-US"/>
        </w:rPr>
        <w:t>Theoretical background</w:t>
      </w:r>
      <w:bookmarkEnd w:id="32"/>
    </w:p>
    <w:p w14:paraId="301098D8" w14:textId="77777777"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learn the wavefunction and hence the probability distribution of the particle in an environment described by a sum of potential energies. The </w:t>
      </w:r>
      <w:r>
        <w:rPr>
          <w:lang w:val="en-US"/>
        </w:rPr>
        <w:lastRenderedPageBreak/>
        <w:t>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64FBF649" w:rsidR="00B83B7E" w:rsidRDefault="00B83B7E" w:rsidP="00B83B7E">
      <w:pPr>
        <w:rPr>
          <w:lang w:val="en-US"/>
        </w:rPr>
      </w:pPr>
      <w:r>
        <w:rPr>
          <w:lang w:val="en-US"/>
        </w:rPr>
        <w:t>Walter Kohn and Pierre Hohenberg’s first theorem states</w:t>
      </w:r>
      <w:r w:rsidR="00D63154">
        <w:rPr>
          <w:lang w:val="en-US"/>
        </w:rPr>
        <w:fldChar w:fldCharType="begin"/>
      </w:r>
      <w:r w:rsidR="00D63154">
        <w:rPr>
          <w:lang w:val="en-US"/>
        </w:rPr>
        <w:instrText xml:space="preserve"> ADDIN ZOTERO_ITEM CSL_CITATION {"citationID":"bj3NSucT","properties":{"formattedCitation":"\\super 37\\nosupersub{}","plainCitation":"37","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D63154" w:rsidRPr="00D63154">
        <w:rPr>
          <w:vertAlign w:val="superscript"/>
        </w:rPr>
        <w:t>37</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1FD3BDE5" w:rsidR="00B83B7E" w:rsidRDefault="00B83B7E" w:rsidP="00B83B7E">
      <w:pPr>
        <w:rPr>
          <w:lang w:val="en-US"/>
        </w:rPr>
      </w:pPr>
      <w:r>
        <w:rPr>
          <w:lang w:val="en-US"/>
        </w:rPr>
        <w:t>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of non-interacting electrons is described by the Kohn-Sham Equation, a parallel to the Schrödinger Equation</w:t>
      </w:r>
      <w:r w:rsidR="00D63154">
        <w:rPr>
          <w:lang w:val="en-US"/>
        </w:rPr>
        <w:fldChar w:fldCharType="begin"/>
      </w:r>
      <w:r w:rsidR="00D63154">
        <w:rPr>
          <w:lang w:val="en-US"/>
        </w:rPr>
        <w:instrText xml:space="preserve"> ADDIN ZOTERO_ITEM CSL_CITATION {"citationID":"Tce1lFKE","properties":{"formattedCitation":"\\super 38\\nosupersub{}","plainCitation":"38","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D63154" w:rsidRPr="00D63154">
        <w:rPr>
          <w:vertAlign w:val="superscript"/>
        </w:rPr>
        <w:t>38</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581BD7C9"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3B72D0">
        <w:rPr>
          <w:rFonts w:eastAsiaTheme="minorEastAsia"/>
          <w:lang w:val="en-US"/>
        </w:rPr>
        <w:instrText xml:space="preserve"> ADDIN ZOTERO_ITEM CSL_CITATION {"citationID":"fSUkRrx8","properties":{"formattedCitation":"\\super 39\\nosupersub{}","plainCitation":"39","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3B72D0" w:rsidRPr="003B72D0">
        <w:rPr>
          <w:vertAlign w:val="superscript"/>
        </w:rPr>
        <w:t>39</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3B72D0">
        <w:rPr>
          <w:rFonts w:eastAsiaTheme="minorEastAsia"/>
          <w:lang w:val="en-US"/>
        </w:rPr>
        <w:instrText xml:space="preserve"> ADDIN ZOTERO_ITEM CSL_CITATION {"citationID":"jMsuXMEg","properties":{"formattedCitation":"\\super 40\\nosupersub{}","plainCitation":"40","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3B72D0" w:rsidRPr="003B72D0">
        <w:rPr>
          <w:vertAlign w:val="superscript"/>
        </w:rPr>
        <w:t>40</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p>
    <w:p w14:paraId="3FEDFDFD" w14:textId="77777777" w:rsidR="00A223E7" w:rsidRPr="00A223E7" w:rsidRDefault="00A223E7" w:rsidP="00A223E7">
      <w:pPr>
        <w:pStyle w:val="Heading3"/>
        <w:rPr>
          <w:lang w:val="en-US"/>
        </w:rPr>
      </w:pPr>
      <w:bookmarkStart w:id="33" w:name="_Toc149576011"/>
      <w:r w:rsidRPr="00A223E7">
        <w:rPr>
          <w:lang w:val="en-US"/>
        </w:rPr>
        <w:t>GPAW</w:t>
      </w:r>
      <w:bookmarkEnd w:id="33"/>
    </w:p>
    <w:p w14:paraId="2DEC1687" w14:textId="406FE74F" w:rsidR="00A223E7" w:rsidRDefault="00A223E7" w:rsidP="00A223E7">
      <w:pPr>
        <w:rPr>
          <w:lang w:val="en-US"/>
        </w:rPr>
      </w:pPr>
      <w:r>
        <w:rPr>
          <w:lang w:val="en-US"/>
        </w:rPr>
        <w:t>This work carries out DFT calculations with the Python implementation and package GPAW</w:t>
      </w:r>
      <w:r w:rsidR="003A4826">
        <w:rPr>
          <w:lang w:val="en-US"/>
        </w:rPr>
        <w:fldChar w:fldCharType="begin"/>
      </w:r>
      <w:r w:rsidR="003A4826">
        <w:rPr>
          <w:lang w:val="en-US"/>
        </w:rPr>
        <w:instrText xml:space="preserve"> ADDIN ZOTERO_ITEM CSL_CITATION {"citationID":"diSVNBxS","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3A4826">
        <w:rPr>
          <w:lang w:val="en-US"/>
        </w:rPr>
        <w:fldChar w:fldCharType="separate"/>
      </w:r>
      <w:r w:rsidR="003A4826" w:rsidRPr="003A4826">
        <w:rPr>
          <w:vertAlign w:val="superscript"/>
        </w:rPr>
        <w:t>41</w:t>
      </w:r>
      <w:r w:rsidR="003A4826">
        <w:rPr>
          <w:lang w:val="en-US"/>
        </w:rPr>
        <w:fldChar w:fldCharType="end"/>
      </w:r>
      <w:r>
        <w:rPr>
          <w:lang w:val="en-US"/>
        </w:rPr>
        <w:t>. The Python package GPAW is built on the Atomic Simulation Environment (ASE)</w:t>
      </w:r>
      <w:r w:rsidR="003A4826">
        <w:rPr>
          <w:lang w:val="en-US"/>
        </w:rPr>
        <w:fldChar w:fldCharType="begin"/>
      </w:r>
      <w:r w:rsidR="003A4826">
        <w:rPr>
          <w:lang w:val="en-US"/>
        </w:rPr>
        <w:instrText xml:space="preserve"> ADDIN ZOTERO_ITEM CSL_CITATION {"citationID":"HMg2qGMh","properties":{"formattedCitation":"\\super 42\\nosupersub{}","plainCitation":"42","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sidR="003A4826">
        <w:rPr>
          <w:lang w:val="en-US"/>
        </w:rPr>
        <w:fldChar w:fldCharType="separate"/>
      </w:r>
      <w:r w:rsidR="003A4826" w:rsidRPr="003A4826">
        <w:rPr>
          <w:vertAlign w:val="superscript"/>
        </w:rPr>
        <w:t>42</w:t>
      </w:r>
      <w:r w:rsidR="003A4826">
        <w:rPr>
          <w:lang w:val="en-US"/>
        </w:rPr>
        <w:fldChar w:fldCharType="end"/>
      </w:r>
      <w:r w:rsidR="003A4826">
        <w:rPr>
          <w:lang w:val="en-US"/>
        </w:rPr>
        <w:t>.</w:t>
      </w:r>
    </w:p>
    <w:p w14:paraId="2148167C" w14:textId="3326E363" w:rsidR="00A223E7" w:rsidRDefault="00A223E7" w:rsidP="00A223E7">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sidR="00642C2C">
        <w:rPr>
          <w:lang w:val="en-US"/>
        </w:rPr>
        <w:fldChar w:fldCharType="begin"/>
      </w:r>
      <w:r w:rsidR="00642C2C">
        <w:rPr>
          <w:lang w:val="en-US"/>
        </w:rPr>
        <w:instrText xml:space="preserve"> ADDIN ZOTERO_ITEM CSL_CITATION {"citationID":"CnYShjT5","properties":{"formattedCitation":"\\super 43,44\\nosupersub{}","plainCitation":"43,44","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sidR="00642C2C">
        <w:rPr>
          <w:lang w:val="en-US"/>
        </w:rPr>
        <w:fldChar w:fldCharType="separate"/>
      </w:r>
      <w:r w:rsidR="00642C2C" w:rsidRPr="00642C2C">
        <w:rPr>
          <w:vertAlign w:val="superscript"/>
        </w:rPr>
        <w:t>43,44</w:t>
      </w:r>
      <w:r w:rsidR="00642C2C">
        <w:rPr>
          <w:lang w:val="en-US"/>
        </w:rPr>
        <w:fldChar w:fldCharType="end"/>
      </w:r>
      <w:r>
        <w:rPr>
          <w:lang w:val="en-US"/>
        </w:rPr>
        <w:t xml:space="preserve">. The PAW method relies on a few approximations in order to justify the pseudo wave-functions </w:t>
      </w:r>
      <w:proofErr w:type="gramStart"/>
      <w:r w:rsidR="00642C2C">
        <w:rPr>
          <w:lang w:val="en-US"/>
        </w:rPr>
        <w:t>e.g.</w:t>
      </w:r>
      <w:proofErr w:type="gramEnd"/>
      <w:r>
        <w:rPr>
          <w:lang w:val="en-US"/>
        </w:rPr>
        <w:t xml:space="preserve"> the core orbitals are assumed to be “frozen” and a finite number of basis and projector functions are assumed to be sufficient to describe the wave </w:t>
      </w:r>
      <w:r>
        <w:rPr>
          <w:lang w:val="en-US"/>
        </w:rPr>
        <w:lastRenderedPageBreak/>
        <w:t>functions.</w:t>
      </w:r>
      <w:r w:rsidR="00642C2C">
        <w:rPr>
          <w:lang w:val="en-US"/>
        </w:rPr>
        <w:t xml:space="preserve"> </w:t>
      </w:r>
      <w:r>
        <w:rPr>
          <w:lang w:val="en-US"/>
        </w:rPr>
        <w:t>Core electrons are subjected to strong interactions due to the positively charged nucleus, making them highly oscillatory, needing many basis functions to describe</w:t>
      </w:r>
      <w:r w:rsidR="00642C2C">
        <w:rPr>
          <w:lang w:val="en-US"/>
        </w:rPr>
        <w:fldChar w:fldCharType="begin"/>
      </w:r>
      <w:r w:rsidR="00642C2C">
        <w:rPr>
          <w:lang w:val="en-US"/>
        </w:rPr>
        <w:instrText xml:space="preserve"> ADDIN ZOTERO_ITEM CSL_CITATION {"citationID":"HZZ4RYlP","properties":{"formattedCitation":"\\super 45\\nosupersub{}","plainCitation":"45","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sidR="00642C2C">
        <w:rPr>
          <w:lang w:val="en-US"/>
        </w:rPr>
        <w:fldChar w:fldCharType="separate"/>
      </w:r>
      <w:r w:rsidR="00642C2C" w:rsidRPr="00642C2C">
        <w:rPr>
          <w:vertAlign w:val="superscript"/>
        </w:rPr>
        <w:t>45</w:t>
      </w:r>
      <w:r w:rsidR="00642C2C">
        <w:rPr>
          <w:lang w:val="en-US"/>
        </w:rPr>
        <w:fldChar w:fldCharType="end"/>
      </w:r>
      <w:r>
        <w:rPr>
          <w:lang w:val="en-US"/>
        </w:rPr>
        <w:t>. Hence, smooth pseudo wave-functions are used to describe them to lower the computational requirements. The smooth pseudo wave-functions can be described on the form:</w:t>
      </w:r>
    </w:p>
    <w:p w14:paraId="65936697" w14:textId="77777777" w:rsidR="00A223E7" w:rsidRPr="007F6A40" w:rsidRDefault="00000000" w:rsidP="00A223E7">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62D39D00" w14:textId="77777777" w:rsidR="00A223E7" w:rsidRDefault="00A223E7" w:rsidP="00A223E7">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6B3AE349" w14:textId="77777777" w:rsidR="00A223E7" w:rsidRPr="0056441F" w:rsidRDefault="00000000" w:rsidP="00A223E7">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0798DE08" w14:textId="150BEB8F" w:rsidR="00A223E7" w:rsidRDefault="00A223E7" w:rsidP="00A223E7">
      <w:pPr>
        <w:rPr>
          <w:lang w:val="en-US"/>
        </w:rPr>
      </w:pPr>
      <w:r>
        <w:rPr>
          <w:rFonts w:eastAsiaTheme="minorEastAsia"/>
          <w:lang w:val="en-US"/>
        </w:rPr>
        <w:t>With the nuclei and core electrons described by a pseudopotential, the Kohn-Sham equations are only solved for the remaining valence electrons.</w:t>
      </w:r>
    </w:p>
    <w:p w14:paraId="0E8A8305" w14:textId="77777777" w:rsidR="00A223E7" w:rsidRPr="00132F7D" w:rsidRDefault="00A223E7" w:rsidP="00132F7D">
      <w:pPr>
        <w:pStyle w:val="Heading3"/>
        <w:rPr>
          <w:lang w:val="en-US"/>
        </w:rPr>
      </w:pPr>
      <w:bookmarkStart w:id="34" w:name="_Toc149576012"/>
      <w:r w:rsidRPr="00132F7D">
        <w:rPr>
          <w:lang w:val="en-US"/>
        </w:rPr>
        <w:t>Periodic systems</w:t>
      </w:r>
      <w:bookmarkEnd w:id="34"/>
    </w:p>
    <w:p w14:paraId="72D10D70" w14:textId="27E1AFDC" w:rsidR="00A223E7" w:rsidRDefault="00A223E7" w:rsidP="00A223E7">
      <w:pPr>
        <w:rPr>
          <w:lang w:val="en-US"/>
        </w:rPr>
      </w:pPr>
      <w:r>
        <w:rPr>
          <w:lang w:val="en-US"/>
        </w:rPr>
        <w:t>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repeat periodically, making a unit cell, which in turn, requires the wavefunction to be periodic. According to Bloch’s theorem solutions to the Schrödinger Equations in a periodic potential can be described as plane waves modulated by periodic functions</w:t>
      </w:r>
      <w:r w:rsidR="008D249E">
        <w:rPr>
          <w:lang w:val="en-US"/>
        </w:rPr>
        <w:fldChar w:fldCharType="begin"/>
      </w:r>
      <w:r w:rsidR="008D249E">
        <w:rPr>
          <w:lang w:val="en-US"/>
        </w:rPr>
        <w:instrText xml:space="preserve"> ADDIN ZOTERO_ITEM CSL_CITATION {"citationID":"0cdymCwZ","properties":{"formattedCitation":"\\super 46\\nosupersub{}","plainCitation":"46","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sidR="008D249E">
        <w:rPr>
          <w:lang w:val="en-US"/>
        </w:rPr>
        <w:fldChar w:fldCharType="separate"/>
      </w:r>
      <w:r w:rsidR="008D249E" w:rsidRPr="008D249E">
        <w:rPr>
          <w:vertAlign w:val="superscript"/>
        </w:rPr>
        <w:t>46</w:t>
      </w:r>
      <w:r w:rsidR="008D249E">
        <w:rPr>
          <w:lang w:val="en-US"/>
        </w:rPr>
        <w:fldChar w:fldCharType="end"/>
      </w:r>
      <w:r>
        <w:rPr>
          <w:lang w:val="en-US"/>
        </w:rPr>
        <w:t>:</w:t>
      </w:r>
    </w:p>
    <w:p w14:paraId="58FD6B7C" w14:textId="77777777" w:rsidR="00A223E7" w:rsidRPr="00672C6D" w:rsidRDefault="00A223E7" w:rsidP="00A223E7">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6EA32F94" w14:textId="0480BE58" w:rsidR="00A223E7" w:rsidRDefault="00A223E7" w:rsidP="00A223E7">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sidR="008D249E">
        <w:rPr>
          <w:lang w:val="en-US"/>
        </w:rPr>
        <w:t xml:space="preserve"> </w:t>
      </w:r>
      <w:r>
        <w:rPr>
          <w:lang w:val="en-US"/>
        </w:rPr>
        <w:t>To keep the number of plane waves feasible for calculation with numeric methods, an energy cut-off is used as a relevance criterion. In GPAW, a maximum kinetic energy (in eV) for the plane-wave electron is set, selecting the plane waves that obey:</w:t>
      </w:r>
    </w:p>
    <w:p w14:paraId="0565386E" w14:textId="77777777" w:rsidR="00A223E7" w:rsidRDefault="00000000" w:rsidP="00A223E7">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2E9BF338" w14:textId="0633FA08" w:rsidR="00A223E7" w:rsidRDefault="00A223E7" w:rsidP="00A223E7">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sidR="008D249E">
        <w:rPr>
          <w:lang w:val="en-US"/>
        </w:rPr>
        <w:fldChar w:fldCharType="begin"/>
      </w:r>
      <w:r w:rsidR="008D249E">
        <w:rPr>
          <w:lang w:val="en-US"/>
        </w:rPr>
        <w:instrText xml:space="preserve"> ADDIN ZOTERO_ITEM CSL_CITATION {"citationID":"AHfO2HB1","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D249E">
        <w:rPr>
          <w:lang w:val="en-US"/>
        </w:rPr>
        <w:fldChar w:fldCharType="separate"/>
      </w:r>
      <w:r w:rsidR="008D249E" w:rsidRPr="008D249E">
        <w:rPr>
          <w:vertAlign w:val="superscript"/>
        </w:rPr>
        <w:t>41</w:t>
      </w:r>
      <w:r w:rsidR="008D249E">
        <w:rPr>
          <w:lang w:val="en-US"/>
        </w:rPr>
        <w:fldChar w:fldCharType="end"/>
      </w:r>
      <w:r w:rsidR="008D249E">
        <w:rPr>
          <w:lang w:val="en-US"/>
        </w:rPr>
        <w:t>.</w:t>
      </w:r>
      <w:r w:rsidR="00D44A50">
        <w:rPr>
          <w:lang w:val="en-US"/>
        </w:rPr>
        <w:t xml:space="preserve"> </w:t>
      </w:r>
      <w:r>
        <w:rPr>
          <w:lang w:val="en-US"/>
        </w:rPr>
        <w:t xml:space="preserve">The Brillouin zone is a region defined in reciprocal space, often used in solid-state physics and material chemistry for electronic properties in crystalline </w:t>
      </w:r>
      <w:r>
        <w:rPr>
          <w:lang w:val="en-US"/>
        </w:rPr>
        <w:lastRenderedPageBreak/>
        <w:t>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2FCE894E" w14:textId="77777777" w:rsidR="00A223E7" w:rsidRDefault="00A223E7" w:rsidP="00A223E7">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518091C3" w14:textId="24329F2E" w:rsidR="00A223E7" w:rsidRDefault="00A223E7" w:rsidP="00A223E7">
      <w:pPr>
        <w:rPr>
          <w:lang w:val="en-US"/>
        </w:rPr>
      </w:pPr>
      <w:r>
        <w:rPr>
          <w:lang w:val="en-US"/>
        </w:rPr>
        <w:t>Where N is the number of k-points and a is the length of the unit-cell along the reciprocal lattice vector.</w:t>
      </w:r>
    </w:p>
    <w:p w14:paraId="4C64C8AB" w14:textId="77777777" w:rsidR="00A223E7" w:rsidRPr="00500089" w:rsidRDefault="00A223E7" w:rsidP="00500089">
      <w:pPr>
        <w:pStyle w:val="Heading3"/>
        <w:rPr>
          <w:lang w:val="en-US"/>
        </w:rPr>
      </w:pPr>
      <w:bookmarkStart w:id="35" w:name="_Toc149576013"/>
      <w:r w:rsidRPr="00500089">
        <w:rPr>
          <w:lang w:val="en-US"/>
        </w:rPr>
        <w:t>Practical use in catalysis</w:t>
      </w:r>
      <w:bookmarkEnd w:id="35"/>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6" w:name="_Toc149576014"/>
      <w:r>
        <w:t>Single-site structures</w:t>
      </w:r>
      <w:bookmarkEnd w:id="36"/>
    </w:p>
    <w:p w14:paraId="41E715F6" w14:textId="1DE25E68" w:rsidR="00994DC6" w:rsidRDefault="00994DC6" w:rsidP="00994DC6">
      <w:pPr>
        <w:rPr>
          <w:lang w:val="en-US"/>
        </w:rPr>
      </w:pPr>
      <w:r>
        <w:rPr>
          <w:lang w:val="en-US"/>
        </w:rPr>
        <w:t>Single site anode catalysts for FAOR have been tested in catalytic experiments with promising results</w:t>
      </w:r>
      <w:r w:rsidR="00001FAF">
        <w:rPr>
          <w:lang w:val="en-US"/>
        </w:rPr>
        <w:fldChar w:fldCharType="begin"/>
      </w:r>
      <w:r w:rsidR="00001FAF">
        <w:rPr>
          <w:lang w:val="en-US"/>
        </w:rPr>
        <w:instrText xml:space="preserve"> ADDIN ZOTERO_ITEM CSL_CITATION {"citationID":"NmoS1YLE","properties":{"formattedCitation":"\\super 21,36\\nosupersub{}","plainCitation":"21,36","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001FAF" w:rsidRPr="00001FAF">
        <w:rPr>
          <w:vertAlign w:val="superscript"/>
        </w:rPr>
        <w:t>21,36</w:t>
      </w:r>
      <w:r w:rsidR="00001FAF">
        <w:rPr>
          <w:lang w:val="en-US"/>
        </w:rPr>
        <w:fldChar w:fldCharType="end"/>
      </w:r>
      <w:r>
        <w:rPr>
          <w:lang w:val="en-US"/>
        </w:rPr>
        <w:t xml:space="preserve">. These are typically based on nanostructures such as nanobars or nanoparticles. The structure of the fcc(111) single-site structures addressed in this work is a metal A surrounded by six metal B in the top layer. The lower layers are not considered and in the simulated surfaces </w:t>
      </w:r>
      <w:r>
        <w:rPr>
          <w:lang w:val="en-US"/>
        </w:rPr>
        <w:lastRenderedPageBreak/>
        <w:t>with dimensions 100x100x3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p>
    <w:p w14:paraId="5F619064" w14:textId="03B257C5" w:rsidR="00994DC6" w:rsidRDefault="00994DC6" w:rsidP="00994DC6">
      <w:pPr>
        <w:rPr>
          <w:lang w:val="en-US"/>
        </w:rPr>
      </w:pPr>
      <w:r>
        <w:rPr>
          <w:lang w:val="en-US"/>
        </w:rPr>
        <w:t>A good FAOR efficiency is thought to be limited by the presence of both H and COOH at low potentials, where a disproportionation reaction poisons the surface with CO. A high efficiency requires a low anode potential, which can be achieved when COOH binds very strongly to the catalyst, adsorbing at low potentials. This low potential unfortunately coincides with adsorbed H from hydrogen under-potential deposition. From this it seems that high FAOR efficiency is guarded by scaling relations. Scaling relations hypothesize, that the binding energy of COOH and H of scale linearly across different catalysts. The optimal catalyst for FAOR binds COOH at -0.17 V vs RHE and only 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p>
    <w:p w14:paraId="3CED45A3" w14:textId="77777777" w:rsidR="00994DC6" w:rsidRDefault="00994DC6" w:rsidP="00994DC6">
      <w:pPr>
        <w:rPr>
          <w:lang w:val="en-US"/>
        </w:rPr>
      </w:pPr>
      <w:r>
        <w:rPr>
          <w:lang w:val="en-US"/>
        </w:rPr>
        <w:t xml:space="preserve">Since single-site catalysts have shown promising results for FAOR, achieving the highest possible occurrence of the fcc(111) single-sites is of interest. Arranging the atoms on the surface in a specific pattern is not possible in a HEA, the only parameters are the molar fractions of the alloy. 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f(B). The odds of finding six neighbouring B metals independently are then (1 - f(B))</w:t>
      </w:r>
      <w:r w:rsidRPr="001F6442">
        <w:rPr>
          <w:vertAlign w:val="superscript"/>
          <w:lang w:val="en-US"/>
        </w:rPr>
        <w:t>6</w:t>
      </w:r>
      <w:r>
        <w:rPr>
          <w:lang w:val="en-US"/>
        </w:rPr>
        <w:t>. The odds of finding a single-site (ss) are then:</w:t>
      </w:r>
    </w:p>
    <w:p w14:paraId="75955AF9" w14:textId="77777777" w:rsidR="00994DC6" w:rsidRPr="00F00350" w:rsidRDefault="00994DC6" w:rsidP="00994DC6">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7DCFFDB6" w14:textId="77777777" w:rsidR="00994DC6" w:rsidRDefault="00994DC6" w:rsidP="00994DC6">
      <w:pPr>
        <w:rPr>
          <w:lang w:val="en-US"/>
        </w:rPr>
      </w:pPr>
      <w:r>
        <w:rPr>
          <w:lang w:val="en-US"/>
        </w:rPr>
        <w:lastRenderedPageBreak/>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2F4527AE" w14:textId="77777777" w:rsidR="00994DC6" w:rsidRPr="007173E6" w:rsidRDefault="00000000" w:rsidP="00994DC6">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0B0FFBBB" w14:textId="77777777" w:rsidR="00994DC6" w:rsidRPr="00104595"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7F38ED47" w14:textId="77777777" w:rsidR="00994DC6" w:rsidRDefault="00994DC6" w:rsidP="00994DC6">
      <w:pPr>
        <w:rPr>
          <w:rFonts w:eastAsiaTheme="minorEastAsia"/>
          <w:lang w:val="en-US"/>
        </w:rPr>
      </w:pPr>
      <w:r>
        <w:rPr>
          <w:rFonts w:eastAsiaTheme="minorEastAsia"/>
          <w:lang w:val="en-US"/>
        </w:rPr>
        <w:t>The maximum per-atom odds of finding a ss is:</w:t>
      </w:r>
    </w:p>
    <w:p w14:paraId="45F3AD69" w14:textId="77777777" w:rsidR="00994DC6" w:rsidRPr="002F5AAC"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0506F49" w14:textId="77777777" w:rsidR="00994DC6" w:rsidRDefault="00994DC6" w:rsidP="00994DC6">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18CA0AB4" w14:textId="77777777" w:rsidR="00994DC6" w:rsidRDefault="00994DC6" w:rsidP="00994DC6">
      <w:pPr>
        <w:keepNext/>
        <w:jc w:val="center"/>
      </w:pPr>
      <w:r>
        <w:rPr>
          <w:rFonts w:eastAsiaTheme="minorEastAsia"/>
          <w:noProof/>
          <w:lang w:val="en-US"/>
        </w:rPr>
        <w:drawing>
          <wp:inline distT="0" distB="0" distL="0" distR="0" wp14:anchorId="06A9ABE9" wp14:editId="3634D001">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1A09644C" w14:textId="391FC809" w:rsidR="00994DC6" w:rsidRDefault="00994DC6" w:rsidP="00994DC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B03586">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43324E8D" w14:textId="431D3958" w:rsidR="00994DC6" w:rsidRPr="00994DC6" w:rsidRDefault="00994DC6" w:rsidP="00994DC6">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0723F3AB" w14:textId="75982EEF" w:rsidR="00A63035" w:rsidRDefault="004E0F54" w:rsidP="004E0F54">
      <w:pPr>
        <w:pStyle w:val="Heading2"/>
      </w:pPr>
      <w:bookmarkStart w:id="37" w:name="_Toc149576015"/>
      <w:r>
        <w:t>Machine Learning</w:t>
      </w:r>
      <w:bookmarkEnd w:id="37"/>
    </w:p>
    <w:p w14:paraId="6790CB64" w14:textId="6FD87EEF" w:rsidR="00D85E52" w:rsidRDefault="00D85E52" w:rsidP="00D85E52">
      <w:pPr>
        <w:rPr>
          <w:lang w:val="en-US"/>
        </w:rPr>
      </w:pPr>
      <w:r>
        <w:rPr>
          <w:lang w:val="en-US"/>
        </w:rPr>
        <w:t xml:space="preserve">As discussed previously, the key to HEA catalyst discovery is reasonably accurate predictions on the binding energy of a species on a site based on the local environment, as binding energies can </w:t>
      </w:r>
      <w:r>
        <w:rPr>
          <w:lang w:val="en-US"/>
        </w:rPr>
        <w:lastRenderedPageBreak/>
        <w:t>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06F73ACA" w:rsidR="00D85E52" w:rsidRDefault="00D85E52" w:rsidP="00D85E52">
      <w:pPr>
        <w:rPr>
          <w:lang w:val="en-US"/>
        </w:rPr>
      </w:pPr>
      <w:r>
        <w:rPr>
          <w:lang w:val="en-US"/>
        </w:rPr>
        <w:t>The regression models utilized in this work are XGBoost Regressors, Gradient-Boosted Decision Trees</w:t>
      </w:r>
      <w:r w:rsidR="00065A1B">
        <w:rPr>
          <w:lang w:val="en-US"/>
        </w:rPr>
        <w:fldChar w:fldCharType="begin"/>
      </w:r>
      <w:r w:rsidR="00065A1B">
        <w:rPr>
          <w:lang w:val="en-US"/>
        </w:rPr>
        <w:instrText xml:space="preserve"> ADDIN ZOTERO_ITEM CSL_CITATION {"citationID":"bJaW9SMP","properties":{"formattedCitation":"\\super 47\\nosupersub{}","plainCitation":"47","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065A1B" w:rsidRPr="00065A1B">
        <w:rPr>
          <w:vertAlign w:val="superscript"/>
        </w:rPr>
        <w:t>47</w:t>
      </w:r>
      <w:r w:rsidR="00065A1B">
        <w:rPr>
          <w:lang w:val="en-US"/>
        </w:rPr>
        <w:fldChar w:fldCharType="end"/>
      </w:r>
      <w:r>
        <w:rPr>
          <w:lang w:val="en-US"/>
        </w:rPr>
        <w:t xml:space="preserve"> from the XGBoost Python package</w:t>
      </w:r>
      <w:r w:rsidR="00065A1B">
        <w:rPr>
          <w:lang w:val="en-US"/>
        </w:rPr>
        <w:fldChar w:fldCharType="begin"/>
      </w:r>
      <w:r w:rsidR="00065A1B">
        <w:rPr>
          <w:lang w:val="en-US"/>
        </w:rPr>
        <w:instrText xml:space="preserve"> ADDIN ZOTERO_ITEM CSL_CITATION {"citationID":"WnMVJwk9","properties":{"formattedCitation":"\\super 48,49\\nosupersub{}","plainCitation":"48,49","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065A1B" w:rsidRPr="00065A1B">
        <w:rPr>
          <w:vertAlign w:val="superscript"/>
        </w:rPr>
        <w:t>48,49</w:t>
      </w:r>
      <w:r w:rsidR="00065A1B">
        <w:rPr>
          <w:lang w:val="en-US"/>
        </w:rPr>
        <w:fldChar w:fldCharType="end"/>
      </w:r>
      <w:r w:rsidR="00065A1B">
        <w:rPr>
          <w:lang w:val="en-US"/>
        </w:rPr>
        <w:t xml:space="preserve">. </w:t>
      </w:r>
      <w:r>
        <w:rPr>
          <w:lang w:val="en-US"/>
        </w:rPr>
        <w:t xml:space="preserve">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w:t>
      </w:r>
      <w:r>
        <w:rPr>
          <w:lang w:val="en-US"/>
        </w:rPr>
        <w:lastRenderedPageBreak/>
        <w:t>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5DDC4F4F"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B40D9D">
        <w:rPr>
          <w:lang w:val="en-US"/>
        </w:rPr>
        <w:instrText xml:space="preserve"> ADDIN ZOTERO_ITEM CSL_CITATION {"citationID":"2hF3N2K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B40D9D" w:rsidRPr="00B40D9D">
        <w:rPr>
          <w:vertAlign w:val="superscript"/>
        </w:rPr>
        <w:t>25</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8" w:name="_Toc149576016"/>
      <w:r>
        <w:lastRenderedPageBreak/>
        <w:t>Methods</w:t>
      </w:r>
      <w:bookmarkEnd w:id="38"/>
    </w:p>
    <w:p w14:paraId="377C14BE" w14:textId="32BCEF71" w:rsidR="004E0F54" w:rsidRDefault="000F4924" w:rsidP="000F4924">
      <w:pPr>
        <w:pStyle w:val="Heading2"/>
      </w:pPr>
      <w:bookmarkStart w:id="39" w:name="_Toc149576017"/>
      <w:r>
        <w:t>Data</w:t>
      </w:r>
      <w:bookmarkEnd w:id="39"/>
    </w:p>
    <w:p w14:paraId="52F5E1BF" w14:textId="77777777" w:rsidR="00AD4343" w:rsidRDefault="00AD4343" w:rsidP="00AD4343">
      <w:pPr>
        <w:pStyle w:val="Heading3"/>
        <w:rPr>
          <w:lang w:val="en-US"/>
        </w:rPr>
      </w:pPr>
      <w:bookmarkStart w:id="40" w:name="_Toc149576018"/>
      <w:r w:rsidRPr="00993564">
        <w:rPr>
          <w:lang w:val="en-US"/>
        </w:rPr>
        <w:t>Technical details</w:t>
      </w:r>
      <w:bookmarkEnd w:id="40"/>
    </w:p>
    <w:p w14:paraId="3DE24549" w14:textId="68223AAA"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85426B">
        <w:rPr>
          <w:lang w:val="en-US"/>
        </w:rPr>
        <w:instrText xml:space="preserve"> ADDIN ZOTERO_ITEM CSL_CITATION {"citationID":"NF4o4vWE","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85426B" w:rsidRPr="0085426B">
        <w:rPr>
          <w:vertAlign w:val="superscript"/>
        </w:rPr>
        <w:t>41</w:t>
      </w:r>
      <w:r w:rsidR="0085426B">
        <w:rPr>
          <w:lang w:val="en-US"/>
        </w:rPr>
        <w:fldChar w:fldCharType="end"/>
      </w:r>
      <w:r>
        <w:rPr>
          <w:lang w:val="en-US"/>
        </w:rPr>
        <w:t>. The purpose of the DFT calculations is to evaluate the binding energy of the relevant species in FAOR.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6">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64950D36"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B03586">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41" w:name="_Toc149576019"/>
      <w:r w:rsidRPr="004952F5">
        <w:rPr>
          <w:lang w:val="en-US"/>
        </w:rPr>
        <w:t>High-Entropy Alloy slabs with single adsorbates</w:t>
      </w:r>
      <w:bookmarkEnd w:id="41"/>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42" w:name="_Toc149576020"/>
      <w:r w:rsidRPr="00232A04">
        <w:rPr>
          <w:lang w:val="en-US"/>
        </w:rPr>
        <w:t>High-Entropy Alloy slabs with neighbour-adsorbates</w:t>
      </w:r>
      <w:bookmarkEnd w:id="42"/>
    </w:p>
    <w:p w14:paraId="5B5AE3DF" w14:textId="3BDBBAA1" w:rsidR="00AD4343" w:rsidRPr="00794E4D" w:rsidRDefault="00AD4343" w:rsidP="00AD4343">
      <w:pPr>
        <w:rPr>
          <w:lang w:val="en-US"/>
        </w:rPr>
      </w:pPr>
      <w:r>
        <w:rPr>
          <w:lang w:val="en-US"/>
        </w:rPr>
        <w:t>HEA slabs are made to provide information about how the presence of a neighbouring adsorbate affects the binding energy of an adsorbate. This is relevant in the disproportionation reaction between H + COOH, which leads to CO poisoning. A repelling effect between H and COOH on neighbouring sites could potentially discourage H from adsorbing next to COOH at slightly lower potentials than predicted by single-adsorbate models.</w:t>
      </w:r>
    </w:p>
    <w:p w14:paraId="48E4C824" w14:textId="77777777" w:rsidR="00AD4343" w:rsidRDefault="00AD4343" w:rsidP="00697641">
      <w:pPr>
        <w:pStyle w:val="Heading3"/>
        <w:rPr>
          <w:lang w:val="en-US"/>
        </w:rPr>
      </w:pPr>
      <w:bookmarkStart w:id="43" w:name="_Toc149576021"/>
      <w:r w:rsidRPr="00A64B23">
        <w:rPr>
          <w:lang w:val="en-US"/>
        </w:rPr>
        <w:t>Single-site slabs – Single + Neighbour-adsorbates</w:t>
      </w:r>
      <w:bookmarkEnd w:id="43"/>
    </w:p>
    <w:p w14:paraId="0BDED6A9" w14:textId="77777777" w:rsidR="00AD4343" w:rsidRDefault="00AD4343" w:rsidP="00AD4343">
      <w:pPr>
        <w:rPr>
          <w:lang w:val="en-US"/>
        </w:rPr>
      </w:pPr>
      <w:r w:rsidRPr="00652391">
        <w:rPr>
          <w:lang w:val="en-US"/>
        </w:rPr>
        <w:t>T</w:t>
      </w:r>
      <w:r>
        <w:rPr>
          <w:lang w:val="en-US"/>
        </w:rPr>
        <w:t>he single-site structured slabs contribute with specific training data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7937758" w:rsidR="00AD4343" w:rsidRPr="00901091" w:rsidRDefault="00AD4343" w:rsidP="00AD4343">
      <w:pPr>
        <w:rPr>
          <w:lang w:val="en-US"/>
        </w:rPr>
      </w:pPr>
      <w:r>
        <w:rPr>
          <w:lang w:val="en-US"/>
        </w:rPr>
        <w:t>B metals are Au and Ag. This gives rise to the following stoichiometries (in the 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4" w:name="_Toc149576022"/>
      <w:r w:rsidRPr="0007339A">
        <w:rPr>
          <w:lang w:val="en-US"/>
        </w:rPr>
        <w:t>Single molecule</w:t>
      </w:r>
      <w:r w:rsidR="00901091">
        <w:rPr>
          <w:lang w:val="en-US"/>
        </w:rPr>
        <w:t>s</w:t>
      </w:r>
      <w:bookmarkEnd w:id="44"/>
    </w:p>
    <w:p w14:paraId="52E4F2E2" w14:textId="53AB62EC"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3446B6B2" w14:textId="77777777" w:rsidR="00AD4343" w:rsidRPr="0070795C" w:rsidRDefault="00AD4343" w:rsidP="00334191">
      <w:pPr>
        <w:pStyle w:val="Heading3"/>
        <w:rPr>
          <w:lang w:val="en-US"/>
        </w:rPr>
      </w:pPr>
      <w:bookmarkStart w:id="45" w:name="_Toc149576023"/>
      <w:r w:rsidRPr="003754A9">
        <w:rPr>
          <w:lang w:val="en-US"/>
        </w:rPr>
        <w:t>Calculating binding energies</w:t>
      </w:r>
      <w:bookmarkEnd w:id="45"/>
    </w:p>
    <w:p w14:paraId="17DBA867" w14:textId="77777777" w:rsidR="00AD4343" w:rsidRDefault="00AD4343" w:rsidP="00AD4343">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w:t>
      </w:r>
      <w:r>
        <w:rPr>
          <w:rFonts w:eastAsiaTheme="minorEastAsia"/>
          <w:lang w:val="en-US"/>
        </w:rPr>
        <w:lastRenderedPageBreak/>
        <w:t xml:space="preserve">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60D833CF" w14:textId="77777777" w:rsidR="00AD4343" w:rsidRPr="003754A9" w:rsidRDefault="00000000" w:rsidP="00AD4343">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61487579" w14:textId="77777777" w:rsidR="00AD4343" w:rsidRDefault="00AD4343" w:rsidP="00AD4343">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33CF84AA" w14:textId="77777777" w:rsidR="00AD4343" w:rsidRDefault="00AD4343" w:rsidP="00AD4343">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6F8EF0A6" w14:textId="65D2387A" w:rsidR="00AD4343" w:rsidRPr="00305C65" w:rsidRDefault="00AD4343" w:rsidP="00AD4343">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22E0604" w14:textId="5DC492A6" w:rsidR="000F4924" w:rsidRDefault="000F4924" w:rsidP="000F4924">
      <w:pPr>
        <w:pStyle w:val="Heading2"/>
      </w:pPr>
      <w:bookmarkStart w:id="46" w:name="_Toc149576024"/>
      <w:r>
        <w:t xml:space="preserve">Setting </w:t>
      </w:r>
      <w:r w:rsidR="003649AF">
        <w:t>r</w:t>
      </w:r>
      <w:r>
        <w:t>eference</w:t>
      </w:r>
      <w:r w:rsidR="002C6952">
        <w:t xml:space="preserve"> </w:t>
      </w:r>
      <w:r w:rsidR="003649AF">
        <w:t>e</w:t>
      </w:r>
      <w:r w:rsidR="002C6952">
        <w:t>nergies</w:t>
      </w:r>
      <w:bookmarkEnd w:id="46"/>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77777777" w:rsidR="00305C65" w:rsidRDefault="00305C65" w:rsidP="00C510F3">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77777777"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l</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08E4BF79"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DA5932">
        <w:rPr>
          <w:rFonts w:eastAsiaTheme="minorEastAsia"/>
          <w:lang w:val="en-US"/>
        </w:rPr>
        <w:instrText xml:space="preserve"> ADDIN ZOTERO_ITEM CSL_CITATION {"citationID":"5HmsKkPR","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DA5932" w:rsidRPr="00DA5932">
        <w:rPr>
          <w:vertAlign w:val="superscript"/>
        </w:rPr>
        <w:t>27</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lastRenderedPageBreak/>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91B8937"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215452">
        <w:rPr>
          <w:rFonts w:eastAsiaTheme="minorEastAsia"/>
          <w:lang w:val="en-US"/>
        </w:rPr>
        <w:instrText xml:space="preserve"> ADDIN ZOTERO_ITEM CSL_CITATION {"citationID":"Agb1YfyV","properties":{"formattedCitation":"\\super 27,50\\nosupersub{}","plainCitation":"27,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215452" w:rsidRPr="00215452">
        <w:rPr>
          <w:vertAlign w:val="superscript"/>
        </w:rPr>
        <w:t>27,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539923D"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215452">
        <w:rPr>
          <w:rFonts w:eastAsiaTheme="minorEastAsia"/>
          <w:lang w:val="en-US"/>
        </w:rPr>
        <w:instrText xml:space="preserve"> ADDIN ZOTERO_ITEM CSL_CITATION {"citationID":"kP3Lzhdo","properties":{"formattedCitation":"\\super 27,51\\nosupersub{}","plainCitation":"27,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215452" w:rsidRPr="00215452">
        <w:rPr>
          <w:vertAlign w:val="superscript"/>
        </w:rPr>
        <w:t>27,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77777777"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77777777" w:rsidR="00305C65" w:rsidRPr="00FB7C61" w:rsidRDefault="00000000" w:rsidP="00305C6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77777777" w:rsidR="00305C65" w:rsidRDefault="00305C65" w:rsidP="00305C65">
      <w:pPr>
        <w:rPr>
          <w:rFonts w:eastAsiaTheme="minorEastAsia"/>
          <w:lang w:val="en-US"/>
        </w:rPr>
      </w:pPr>
      <w:r>
        <w:rPr>
          <w:rFonts w:eastAsiaTheme="minorEastAsia"/>
          <w:lang w:val="en-US"/>
        </w:rPr>
        <w:t>The potential-independent, or 0 V,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w:lastRenderedPageBreak/>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3D449EB0" w14:textId="77777777"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 HEA surface with equimolar fractions. Up to 0.11 V only H has negative binding energies. From 0.11 V to 0.30 V, both COOH and H have some sites with negative binding energies, opening the possibility</w:t>
      </w:r>
    </w:p>
    <w:p w14:paraId="0C889630" w14:textId="70C6F306" w:rsidR="00305C65" w:rsidRDefault="00305C65" w:rsidP="00305C65">
      <w:pPr>
        <w:rPr>
          <w:lang w:val="en-US"/>
        </w:rPr>
      </w:pP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32D319B2" w:rsidR="00305C65" w:rsidRDefault="00305C65" w:rsidP="00305C65">
      <w:pPr>
        <w:rPr>
          <w:lang w:val="en-US"/>
        </w:rPr>
      </w:pPr>
      <w:r>
        <w:rPr>
          <w:lang w:val="en-US"/>
        </w:rPr>
        <w:t xml:space="preserve">This means no overlap between H and COOH at any potential, and hence no CO poisoning. The middle point where both H and COOH are the same potential away from adsorbing 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and should be corrected to align with experimental results. Both correction terms for H and COOH are adjusted with the same numeric value and should have the effect that H desorbs at slightly larger voltages and COOH adsorbs at slightly </w:t>
      </w:r>
      <w:r>
        <w:rPr>
          <w:lang w:val="en-US"/>
        </w:rPr>
        <w:lastRenderedPageBreak/>
        <w:t xml:space="preserve">smaller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F62EF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2895087D" w14:textId="061CAD3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3DABF2A4"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77777777" w:rsidR="00305C65" w:rsidRPr="005025E3" w:rsidRDefault="00000000" w:rsidP="00305C65">
      <w:pPr>
        <w:rPr>
          <w:rFonts w:eastAsiaTheme="minorEastAsia"/>
          <w:lang w:val="en-US"/>
        </w:rPr>
      </w:pPr>
      <m:oMathPara>
        <m:oMath>
          <m:sSub>
            <m:sSubPr>
              <m:ctrlPr>
                <w:rPr>
                  <w:rFonts w:ascii="Cambria Math" w:eastAsiaTheme="minorEastAsia" w:hAnsi="Cambria Math"/>
                  <w:i/>
                  <w:lang w:val="en-US"/>
                </w:rPr>
              </m:ctrlPr>
            </m:sSubPr>
            <m:e>
              <m:r>
                <m:rPr>
                  <m:sty m:val="p"/>
                </m:rPr>
                <w:rPr>
                  <w:rFonts w:ascii="Cambria Math" w:eastAsiaTheme="minorEastAsia" w:hAnsi="Cambria Math"/>
                  <w:lang w:val="en-US"/>
                </w:rPr>
                <m:t>Δ</m:t>
              </m:r>
              <m:r>
                <w:rPr>
                  <w:rFonts w:ascii="Cambria Math" w:eastAsiaTheme="minorEastAsia" w:hAnsi="Cambria Math"/>
                  <w:lang w:val="en-US"/>
                </w:rPr>
                <m:t>E</m:t>
              </m:r>
            </m:e>
            <m:sub>
              <m:r>
                <w:rPr>
                  <w:rFonts w:ascii="Cambria Math" w:eastAsiaTheme="minorEastAsia" w:hAnsi="Cambria Math"/>
                  <w:lang w:val="en-US"/>
                </w:rPr>
                <m:t>FAOR,   mod</m:t>
              </m:r>
            </m:sub>
          </m:sSub>
          <m:r>
            <w:rPr>
              <w:rFonts w:ascii="Cambria Math" w:eastAsiaTheme="minorEastAsia" w:hAnsi="Cambria Math"/>
              <w:lang w:val="en-US"/>
            </w:rPr>
            <m:t>=0.29 eV</m:t>
          </m:r>
          <m:r>
            <w:rPr>
              <w:rFonts w:ascii="Cambria Math" w:hAnsi="Cambria Math"/>
              <w:lang w:val="en-US"/>
            </w:rPr>
            <m:t>-0.0676 eV-0.1969 eV=</m:t>
          </m:r>
          <m:r>
            <m:rPr>
              <m:sty m:val="bi"/>
            </m:rPr>
            <w:rPr>
              <w:rFonts w:ascii="Cambria Math" w:hAnsi="Cambria Math"/>
              <w:lang w:val="en-US"/>
            </w:rPr>
            <m:t>0.1824 eV</m:t>
          </m:r>
        </m:oMath>
      </m:oMathPara>
    </w:p>
    <w:p w14:paraId="73526ADD" w14:textId="2D867DC7" w:rsidR="00305C65" w:rsidRPr="005025E3"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UPD</m:t>
                  </m:r>
                </m:sub>
              </m:sSub>
              <m:r>
                <w:rPr>
                  <w:rFonts w:ascii="Cambria Math" w:eastAsiaTheme="minorEastAsia" w:hAnsi="Cambria Math"/>
                  <w:lang w:val="en-US"/>
                </w:rPr>
                <m:t>,   mod</m:t>
              </m:r>
            </m:sub>
          </m:sSub>
          <m:r>
            <w:rPr>
              <w:rFonts w:ascii="Cambria Math" w:eastAsiaTheme="minorEastAsia" w:hAnsi="Cambria Math"/>
              <w:lang w:val="en-US"/>
            </w:rPr>
            <m:t>=</m:t>
          </m:r>
          <m:r>
            <w:rPr>
              <w:rFonts w:ascii="Cambria Math" w:hAnsi="Cambria Math"/>
              <w:lang w:val="en-US"/>
            </w:rPr>
            <m:t>0.20 eV-0.0676 eV+0.1969 eV=</m:t>
          </m:r>
          <m:r>
            <m:rPr>
              <m:sty m:val="bi"/>
            </m:rPr>
            <w:rPr>
              <w:rFonts w:ascii="Cambria Math" w:hAnsi="Cambria Math"/>
              <w:lang w:val="en-US"/>
            </w:rPr>
            <m:t>0.0924 eV</m:t>
          </m:r>
        </m:oMath>
      </m:oMathPara>
    </w:p>
    <w:p w14:paraId="4CA92647" w14:textId="53CDD2E4" w:rsidR="001A5FB2" w:rsidRDefault="00305C65" w:rsidP="001A5FB2">
      <w:pPr>
        <w:rPr>
          <w:lang w:val="en-US"/>
        </w:rPr>
      </w:pPr>
      <w:r>
        <w:rPr>
          <w:rFonts w:eastAsiaTheme="minorEastAsia"/>
          <w:lang w:val="en-US"/>
        </w:rPr>
        <w:t xml:space="preserve">These 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7" w:name="_Toc149576025"/>
      <w:r>
        <w:t>Predicting binding energies</w:t>
      </w:r>
      <w:bookmarkEnd w:id="47"/>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lastRenderedPageBreak/>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8" w:name="_Toc149576026"/>
      <w:r>
        <w:t xml:space="preserve">Simulating </w:t>
      </w:r>
      <w:r w:rsidR="00FE43DA">
        <w:t>s</w:t>
      </w:r>
      <w:r>
        <w:t>urfaces</w:t>
      </w:r>
      <w:bookmarkEnd w:id="48"/>
    </w:p>
    <w:p w14:paraId="79C2C2EC" w14:textId="77777777"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w:t>
      </w:r>
      <w:r>
        <w:rPr>
          <w:lang w:val="en-US"/>
        </w:rPr>
        <w:lastRenderedPageBreak/>
        <w:t>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7">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45531D28"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B03586">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9" w:name="_Toc149576027"/>
      <w:r>
        <w:t xml:space="preserve">Searching for </w:t>
      </w:r>
      <w:r w:rsidR="00FE43DA">
        <w:t>optimal compositions</w:t>
      </w:r>
      <w:bookmarkEnd w:id="49"/>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w:t>
      </w:r>
      <w:r>
        <w:rPr>
          <w:lang w:val="en-US"/>
        </w:rPr>
        <w:lastRenderedPageBreak/>
        <w:t xml:space="preserve">choices can be employed to limit the amount of search space where good catalysts can be found. For example, the composition-space where neither Pt or Pd is present will not be FAOR active until extremely big overpotentials, because Cu, Ag and Au bind COOH weakly. </w:t>
      </w:r>
    </w:p>
    <w:p w14:paraId="682F9F65" w14:textId="75A805A7" w:rsidR="004D4A6A" w:rsidRDefault="004D4A6A" w:rsidP="004D4A6A">
      <w:pPr>
        <w:rPr>
          <w:lang w:val="en-US"/>
        </w:rPr>
      </w:pPr>
      <w:r>
        <w:rPr>
          <w:lang w:val="en-US"/>
        </w:rPr>
        <w:t xml:space="preserve">The search for a good anode catalyst for FAOR should be based on our knowledge about the specific reaction and the limiting factor, the CO-poisoning, as it’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35409623" w14:textId="556F94AC" w:rsidR="004D4A6A" w:rsidRPr="006525F1" w:rsidRDefault="004D4A6A" w:rsidP="004D4A6A">
      <w:pPr>
        <w:rPr>
          <w:rFonts w:eastAsiaTheme="minorEastAsia"/>
          <w:lang w:val="en-US"/>
        </w:rPr>
      </w:pPr>
      <w:r>
        <w:rPr>
          <w:lang w:val="en-US"/>
        </w:rPr>
        <w:t xml:space="preserve">There are several different parameters to optimize in this scenario. The efficiency describes the energy harvestable from  which scales with the open-circuit current and increases towards smaller anode potentials vs RHE. Activity, which is the number of oxidated formic acids per site per time unit, and activity  is theoretically 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roughly speaking describing how many electrons are produced per site per time unit, and the open-circuit current, which describes the work each electron produced can do in. The product of those two represent a per-site power measure. </w:t>
      </w:r>
    </w:p>
    <w:p w14:paraId="09CC81A7" w14:textId="77777777" w:rsidR="004D4A6A" w:rsidRDefault="004D4A6A" w:rsidP="004D4A6A">
      <w:pPr>
        <w:rPr>
          <w:lang w:val="en-US"/>
        </w:rPr>
      </w:pPr>
      <w:r>
        <w:rPr>
          <w:lang w:val="en-US"/>
        </w:rPr>
        <w:t xml:space="preserve">Depending on the application for the fuel cell, the main priority may be efficiency or power, which potentially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 meaning lower potentials will barely be able to facilitate FAOR. The upper bound is set to 0.35 V because a pure Pt catalyst can facilitate FAOR without experiencing CO-poisoning. Hence, the interesting area, where possibly new promising HEA catalysts can be found. </w:t>
      </w:r>
      <w:r>
        <w:rPr>
          <w:rFonts w:eastAsiaTheme="minorEastAsia"/>
          <w:lang w:val="en-US"/>
        </w:rPr>
        <w:t>Several “optimal” catalysts can then be imagined for different potentials. A very high-powered anode catalyst at an overpotential. A very efficient anode catalyst with a great open-circuit potential</w:t>
      </w:r>
      <w:r>
        <w:rPr>
          <w:lang w:val="en-US"/>
        </w:rPr>
        <w:t xml:space="preserve">, but </w:t>
      </w:r>
      <w:r>
        <w:rPr>
          <w:rFonts w:eastAsiaTheme="minorEastAsia"/>
          <w:lang w:val="en-US"/>
        </w:rPr>
        <w:t>a very low activity and hence power.</w:t>
      </w:r>
    </w:p>
    <w:p w14:paraId="05969B58" w14:textId="77777777" w:rsidR="004D4A6A" w:rsidRDefault="004D4A6A" w:rsidP="004D4A6A">
      <w:pPr>
        <w:rPr>
          <w:lang w:val="en-US"/>
        </w:rPr>
      </w:pPr>
    </w:p>
    <w:p w14:paraId="7DD230DE" w14:textId="77777777" w:rsidR="004D4A6A" w:rsidRDefault="004D4A6A" w:rsidP="004D4A6A">
      <w:pPr>
        <w:rPr>
          <w:lang w:val="en-US"/>
        </w:rPr>
      </w:pPr>
    </w:p>
    <w:p w14:paraId="03A9B3CE" w14:textId="77777777" w:rsidR="004D4A6A" w:rsidRDefault="004D4A6A" w:rsidP="004D4A6A">
      <w:pPr>
        <w:rPr>
          <w:lang w:val="en-US"/>
        </w:rPr>
      </w:pPr>
    </w:p>
    <w:p w14:paraId="2063A2C1" w14:textId="77777777" w:rsidR="004D4A6A" w:rsidRDefault="004D4A6A" w:rsidP="004D4A6A">
      <w:pPr>
        <w:rPr>
          <w:lang w:val="en-US"/>
        </w:rPr>
      </w:pPr>
    </w:p>
    <w:p w14:paraId="29679371" w14:textId="77777777" w:rsidR="004D4A6A" w:rsidRDefault="004D4A6A" w:rsidP="004D4A6A">
      <w:pPr>
        <w:rPr>
          <w:lang w:val="en-US"/>
        </w:rPr>
      </w:pPr>
    </w:p>
    <w:p w14:paraId="05901AEA" w14:textId="77777777" w:rsidR="004D4A6A" w:rsidRDefault="004D4A6A" w:rsidP="004D4A6A">
      <w:pPr>
        <w:rPr>
          <w:lang w:val="en-US"/>
        </w:rPr>
      </w:pPr>
    </w:p>
    <w:p w14:paraId="046533B7" w14:textId="77777777" w:rsidR="004D4A6A" w:rsidRPr="00022C37" w:rsidRDefault="004D4A6A" w:rsidP="004D4A6A">
      <w:pPr>
        <w:rPr>
          <w:lang w:val="en-US"/>
        </w:rPr>
      </w:pPr>
      <w:r>
        <w:rPr>
          <w:b/>
          <w:bCs/>
          <w:i/>
          <w:iCs/>
          <w:lang w:val="en-US"/>
        </w:rPr>
        <w:lastRenderedPageBreak/>
        <w:t>Brute-force search</w:t>
      </w:r>
    </w:p>
    <w:p w14:paraId="397DA981" w14:textId="77777777" w:rsidR="004D4A6A" w:rsidRDefault="004D4A6A" w:rsidP="004D4A6A">
      <w:pPr>
        <w:rPr>
          <w:lang w:val="en-US"/>
        </w:rPr>
      </w:pPr>
      <w:r>
        <w:rPr>
          <w:lang w:val="en-US"/>
        </w:rPr>
        <w:t>A brute-force approach is applied in this project,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7589AE9F"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6525F1">
        <w:rPr>
          <w:lang w:val="en-US"/>
        </w:rPr>
        <w:instrText xml:space="preserve"> ADDIN ZOTERO_ITEM CSL_CITATION {"citationID":"1UaXCXz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6525F1" w:rsidRPr="006525F1">
        <w:rPr>
          <w:vertAlign w:val="superscript"/>
        </w:rPr>
        <w:t>25</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50" w:name="_Toc149576028"/>
      <w:r>
        <w:rPr>
          <w:lang w:val="en-US"/>
        </w:rPr>
        <w:t>Optimization criteria</w:t>
      </w:r>
      <w:bookmarkEnd w:id="50"/>
    </w:p>
    <w:p w14:paraId="0367F72D" w14:textId="77777777" w:rsidR="004D4A6A" w:rsidRDefault="004D4A6A" w:rsidP="004D4A6A">
      <w:pPr>
        <w:rPr>
          <w:lang w:val="en-US"/>
        </w:rPr>
      </w:pPr>
      <w:r>
        <w:rPr>
          <w:lang w:val="en-US"/>
        </w:rPr>
        <w:t>The goal of the descriptor used as an optimization criterion is, that it models the activity of the direct FAOR pathway accurately while also accounting for CO-poisoning from the disproportionation reaction, which is hypothesized to have the ability to block the activity of on-top sites. The two descriptors suggested are based on only the COOH and H binding energies.</w:t>
      </w:r>
    </w:p>
    <w:p w14:paraId="46823B0F" w14:textId="77777777" w:rsidR="004D4A6A" w:rsidRDefault="004D4A6A" w:rsidP="004D4A6A">
      <w:pPr>
        <w:rPr>
          <w:lang w:val="en-US"/>
        </w:rPr>
      </w:pPr>
    </w:p>
    <w:p w14:paraId="35D11CC5" w14:textId="188DCE90" w:rsidR="004D4A6A" w:rsidRDefault="004D4A6A" w:rsidP="004D4A6A">
      <w:pPr>
        <w:rPr>
          <w:lang w:val="en-US"/>
        </w:rPr>
      </w:pPr>
      <w:r>
        <w:rPr>
          <w:lang w:val="en-US"/>
        </w:rPr>
        <w:t>A simple model for the CO-poisoning is a blocking scheme, where the activity of an on-top site is assumed to be zero due to CO-poisoning if the adsorption energy of an H in one of the three neighbouring FCC hollow sites is negative.</w:t>
      </w:r>
    </w:p>
    <w:p w14:paraId="32497A3F" w14:textId="63AD9FE6" w:rsidR="004D4A6A" w:rsidRDefault="004D4A6A" w:rsidP="004D4A6A">
      <w:pPr>
        <w:rPr>
          <w:lang w:val="en-US"/>
        </w:rPr>
      </w:pPr>
      <w:r>
        <w:rPr>
          <w:lang w:val="en-US"/>
        </w:rPr>
        <w:lastRenderedPageBreak/>
        <w:t>Then, the per-site current density of the two-step FAOR reaction of the remaining, un-poisoned sites could then be estimated with the following equations:</w:t>
      </w:r>
      <w:r w:rsidR="005210D3">
        <w:rPr>
          <w:lang w:val="en-US"/>
        </w:rPr>
        <w:t xml:space="preserve"> (TJEK – redundant?)</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77777777"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547DCF60" w14:textId="61AA0C36" w:rsidR="004D4A6A"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p>
    <w:p w14:paraId="798983DE" w14:textId="77777777" w:rsidR="004D4A6A" w:rsidRDefault="004D4A6A" w:rsidP="004D4A6A">
      <w:pPr>
        <w:rPr>
          <w:rFonts w:eastAsiaTheme="minorEastAsia"/>
          <w:lang w:val="en-US"/>
        </w:rPr>
      </w:pP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bound formate, and if COOH binds too strongly will the energy increase from bound format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Based on the thermal corrections and additional corrections, no HEA of Pt, Pd, Cu, Ag, and Au can bind COOH stronger than the optimal value, and hence, if COOH is projected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 xml:space="preserve">Whereafter, the Koutecký-Levich equation and an averaging over all sites is employed to achieve a per-site current density for the whole simulated surface. This descriptor does not </w:t>
      </w:r>
      <w:r>
        <w:rPr>
          <w:rFonts w:eastAsiaTheme="minorEastAsia"/>
          <w:lang w:val="en-US"/>
        </w:rPr>
        <w:lastRenderedPageBreak/>
        <w:t>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51" w:name="_Toc149576029"/>
      <w:r>
        <w:t>Results</w:t>
      </w:r>
      <w:bookmarkEnd w:id="51"/>
    </w:p>
    <w:p w14:paraId="23635802" w14:textId="23F22439" w:rsidR="00320469" w:rsidRDefault="00EF5EA8" w:rsidP="00EF5EA8">
      <w:pPr>
        <w:pStyle w:val="Heading2"/>
      </w:pPr>
      <w:bookmarkStart w:id="52" w:name="_Toc149576030"/>
      <w:r>
        <w:t>Training binding energy models</w:t>
      </w:r>
      <w:bookmarkEnd w:id="52"/>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5AFB64C5" w:rsidR="00675371" w:rsidRDefault="00675371" w:rsidP="00675371">
      <w:pPr>
        <w:rPr>
          <w:lang w:val="en-US"/>
        </w:rPr>
      </w:pPr>
      <w:r>
        <w:rPr>
          <w:lang w:val="en-US"/>
        </w:rPr>
        <w:t xml:space="preserve">A standard 80/10/10 split between training data, validation data and test data was used for training all models. The models trained on two separate sets of data had both data sets split into </w:t>
      </w:r>
      <w:r>
        <w:rPr>
          <w:lang w:val="en-US"/>
        </w:rPr>
        <w:lastRenderedPageBreak/>
        <w:t xml:space="preserve">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8">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29F7D401"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B03586">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77777777" w:rsidR="00675371" w:rsidRDefault="00675371" w:rsidP="00675371">
      <w:pPr>
        <w:rPr>
          <w:lang w:val="en-US"/>
        </w:rPr>
      </w:pPr>
      <w:r w:rsidRPr="00174B1B">
        <w:t>The mean absolute errors (MAE) of the separate H and COOH models</w:t>
      </w:r>
      <w:r>
        <w:rPr>
          <w:lang w:val="en-US"/>
        </w:rPr>
        <w:t xml:space="preserve"> are 0.056 eV and 0.051 eV, respectively, which is decently small, and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53" w:name="_Toc149576031"/>
      <w:r>
        <w:t>Applying the models on simulated surfaces</w:t>
      </w:r>
      <w:bookmarkEnd w:id="53"/>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9"/>
                    <a:stretch>
                      <a:fillRect/>
                    </a:stretch>
                  </pic:blipFill>
                  <pic:spPr>
                    <a:xfrm>
                      <a:off x="0" y="0"/>
                      <a:ext cx="5731088" cy="3314064"/>
                    </a:xfrm>
                    <a:prstGeom prst="rect">
                      <a:avLst/>
                    </a:prstGeom>
                  </pic:spPr>
                </pic:pic>
              </a:graphicData>
            </a:graphic>
          </wp:inline>
        </w:drawing>
      </w:r>
    </w:p>
    <w:p w14:paraId="3CF9CCC5" w14:textId="231C5CE1"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B03586">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DD48D3">
        <w:instrText xml:space="preserve"> ADDIN ZOTERO_ITEM CSL_CITATION {"citationID":"LB0D3198","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20"/>
                    <a:stretch>
                      <a:fillRect/>
                    </a:stretch>
                  </pic:blipFill>
                  <pic:spPr>
                    <a:xfrm>
                      <a:off x="0" y="0"/>
                      <a:ext cx="5731088" cy="3314064"/>
                    </a:xfrm>
                    <a:prstGeom prst="rect">
                      <a:avLst/>
                    </a:prstGeom>
                  </pic:spPr>
                </pic:pic>
              </a:graphicData>
            </a:graphic>
          </wp:inline>
        </w:drawing>
      </w:r>
    </w:p>
    <w:p w14:paraId="1CA68F4B" w14:textId="168C5BFF"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B03586">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DD48D3">
        <w:instrText xml:space="preserve"> ADDIN ZOTERO_ITEM CSL_CITATION {"citationID":"JK6q5o4o","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21"/>
                    <a:stretch>
                      <a:fillRect/>
                    </a:stretch>
                  </pic:blipFill>
                  <pic:spPr>
                    <a:xfrm>
                      <a:off x="0" y="0"/>
                      <a:ext cx="5614640" cy="3246727"/>
                    </a:xfrm>
                    <a:prstGeom prst="rect">
                      <a:avLst/>
                    </a:prstGeom>
                  </pic:spPr>
                </pic:pic>
              </a:graphicData>
            </a:graphic>
          </wp:inline>
        </w:drawing>
      </w:r>
    </w:p>
    <w:p w14:paraId="3CDBBB15" w14:textId="57901D65"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DD48D3">
        <w:instrText xml:space="preserve"> ADDIN ZOTERO_ITEM CSL_CITATION {"citationID":"R4Tt45Yz","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2"/>
                    <a:stretch>
                      <a:fillRect/>
                    </a:stretch>
                  </pic:blipFill>
                  <pic:spPr>
                    <a:xfrm>
                      <a:off x="0" y="0"/>
                      <a:ext cx="3303066" cy="3201172"/>
                    </a:xfrm>
                    <a:prstGeom prst="rect">
                      <a:avLst/>
                    </a:prstGeom>
                  </pic:spPr>
                </pic:pic>
              </a:graphicData>
            </a:graphic>
          </wp:inline>
        </w:drawing>
      </w:r>
    </w:p>
    <w:p w14:paraId="2BF492B5" w14:textId="5F4CDB1A"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B03586">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6DD3DC5D"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node vs RHE</m:t>
            </m:r>
          </m:sub>
        </m:sSub>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DD48D3">
        <w:instrText xml:space="preserve"> ADDIN ZOTERO_ITEM CSL_CITATION {"citationID":"bNhRPAG8","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vertAlign w:val="superscript"/>
        </w:rPr>
        <w:t>27</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3"/>
                    <a:stretch>
                      <a:fillRect/>
                    </a:stretch>
                  </pic:blipFill>
                  <pic:spPr>
                    <a:xfrm>
                      <a:off x="0" y="0"/>
                      <a:ext cx="5731507" cy="1851818"/>
                    </a:xfrm>
                    <a:prstGeom prst="rect">
                      <a:avLst/>
                    </a:prstGeom>
                  </pic:spPr>
                </pic:pic>
              </a:graphicData>
            </a:graphic>
          </wp:inline>
        </w:drawing>
      </w:r>
    </w:p>
    <w:p w14:paraId="5AB0CA73" w14:textId="3D2E5592"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3B83E3C"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553A3E">
        <w:rPr>
          <w:lang w:val="en-US"/>
        </w:rPr>
        <w:t xml:space="preserve"> term,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 and to the right of the lin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4" w:name="_Toc149576032"/>
      <w:r>
        <w:t xml:space="preserve">Binding energies given neighbouring </w:t>
      </w:r>
      <w:proofErr w:type="gramStart"/>
      <w:r>
        <w:t>adsorbates</w:t>
      </w:r>
      <w:bookmarkEnd w:id="54"/>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4"/>
                    <a:stretch>
                      <a:fillRect/>
                    </a:stretch>
                  </pic:blipFill>
                  <pic:spPr>
                    <a:xfrm>
                      <a:off x="0" y="0"/>
                      <a:ext cx="3724469" cy="3565383"/>
                    </a:xfrm>
                    <a:prstGeom prst="rect">
                      <a:avLst/>
                    </a:prstGeom>
                  </pic:spPr>
                </pic:pic>
              </a:graphicData>
            </a:graphic>
          </wp:inline>
        </w:drawing>
      </w:r>
    </w:p>
    <w:p w14:paraId="5FE304BD" w14:textId="76EE1136"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B03586">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041E7C3A"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platinum, palladium and silver, the difference is </w:t>
      </w:r>
      <m:oMath>
        <m:r>
          <w:rPr>
            <w:rFonts w:ascii="Cambria Math" w:eastAsiaTheme="minorEastAsia" w:hAnsi="Cambria Math"/>
            <w:lang w:val="en-US"/>
          </w:rPr>
          <m:t>+0.14 eV</m:t>
        </m:r>
      </m:oMath>
      <w:r>
        <w:rPr>
          <w:rFonts w:eastAsiaTheme="minorEastAsia"/>
          <w:lang w:val="en-US"/>
        </w:rPr>
        <w:t xml:space="preserve">, while copper has an average difference of </w:t>
      </w:r>
      <m:oMath>
        <m:r>
          <w:rPr>
            <w:rFonts w:ascii="Cambria Math" w:eastAsiaTheme="minorEastAsia" w:hAnsi="Cambria Math"/>
            <w:lang w:val="en-US"/>
          </w:rPr>
          <m:t>+0.37 eV</m:t>
        </m:r>
      </m:oMath>
      <w:r>
        <w:rPr>
          <w:rFonts w:eastAsiaTheme="minorEastAsia"/>
          <w:lang w:val="en-US"/>
        </w:rPr>
        <w:t xml:space="preserve"> and gold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w:t>
      </w:r>
      <w:r>
        <w:rPr>
          <w:rFonts w:eastAsiaTheme="minorEastAsia"/>
          <w:lang w:val="en-US"/>
        </w:rPr>
        <w:lastRenderedPageBreak/>
        <w:t>energy of COOH, when COOH adsorbs onto an on-top site with gold and copper than platinum, palladium, and silver.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5"/>
                    <a:stretch>
                      <a:fillRect/>
                    </a:stretch>
                  </pic:blipFill>
                  <pic:spPr>
                    <a:xfrm>
                      <a:off x="0" y="0"/>
                      <a:ext cx="4211692" cy="4071303"/>
                    </a:xfrm>
                    <a:prstGeom prst="rect">
                      <a:avLst/>
                    </a:prstGeom>
                  </pic:spPr>
                </pic:pic>
              </a:graphicData>
            </a:graphic>
          </wp:inline>
        </w:drawing>
      </w:r>
    </w:p>
    <w:p w14:paraId="56F63FB3" w14:textId="3F15F54C"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B03586">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2F0BDF14" w14:textId="1E2FB88A" w:rsidR="00012314" w:rsidRDefault="00012314" w:rsidP="00012314">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xml:space="preserve">, differences in binding energies between sites with the presence of different metals can be seen, although the </w:t>
      </w:r>
      <w:r w:rsidR="000F3D26">
        <w:rPr>
          <w:lang w:val="en-US"/>
        </w:rPr>
        <w:t>difference</w:t>
      </w:r>
      <w:r>
        <w:rPr>
          <w:lang w:val="en-US"/>
        </w:rPr>
        <w:t xml:space="preserve"> </w:t>
      </w:r>
      <w:r w:rsidR="00A20D1C">
        <w:rPr>
          <w:lang w:val="en-US"/>
        </w:rPr>
        <w:t>for each metal is</w:t>
      </w:r>
      <w:r>
        <w:rPr>
          <w:lang w:val="en-US"/>
        </w:rPr>
        <w:t xml:space="preserve"> much less distinct than for on-top site binding energies.</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p>
    <w:p w14:paraId="276C05FE" w14:textId="77777777" w:rsidR="005321DA" w:rsidRPr="00A20D1C" w:rsidRDefault="005321DA" w:rsidP="00012314"/>
    <w:p w14:paraId="130910B2" w14:textId="6A459ACF" w:rsidR="00B45157" w:rsidRPr="007661C3" w:rsidRDefault="00012314" w:rsidP="00012314">
      <w:pPr>
        <w:rPr>
          <w:lang w:val="en-US"/>
        </w:rPr>
      </w:pPr>
      <w:r>
        <w:rPr>
          <w:lang w:val="en-US"/>
        </w:rPr>
        <w:t xml:space="preserve">Same difference when adding an H next to a COOH and the opposite, adding a COOH next to an H. Maybe logic would suggest COOH as neighbour would cause more </w:t>
      </w:r>
      <w:proofErr w:type="gramStart"/>
      <w:r>
        <w:rPr>
          <w:lang w:val="en-US"/>
        </w:rPr>
        <w:t>diff</w:t>
      </w:r>
      <w:proofErr w:type="gramEnd"/>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of -0.24 eV is very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would be reachable without H adsorbing next to COOH and resulting in CO-poisoning. Though on-top sites may not always be occupied</w:t>
      </w:r>
      <w:r w:rsidR="009F3E2D">
        <w:rPr>
          <w:lang w:val="en-US"/>
        </w:rPr>
        <w:t>, at which point H could adsorb with its single-adsorbate energy again</w:t>
      </w:r>
      <w:r w:rsidR="0086415B">
        <w:rPr>
          <w:lang w:val="en-US"/>
        </w:rPr>
        <w:t>, so it might not be permanen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473F75">
        <w:rPr>
          <w:lang w:val="en-US"/>
        </w:rPr>
        <w:t>.</w:t>
      </w:r>
    </w:p>
    <w:p w14:paraId="38611CD6" w14:textId="50D644C3" w:rsidR="00BF405A" w:rsidRDefault="000A5668" w:rsidP="00BF405A">
      <w:pPr>
        <w:pStyle w:val="Heading2"/>
      </w:pPr>
      <w:bookmarkStart w:id="55" w:name="_Toc149576033"/>
      <w:r>
        <w:t>Applying the models to single-site structures</w:t>
      </w:r>
      <w:bookmarkEnd w:id="55"/>
    </w:p>
    <w:p w14:paraId="1D463567" w14:textId="649B5476"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performance</w:t>
      </w:r>
      <w:r>
        <w:rPr>
          <w:lang w:val="en-US"/>
        </w:rPr>
        <w:t>, that in a way defies the scaling relations</w:t>
      </w:r>
      <w:r w:rsidR="006B16A0">
        <w:rPr>
          <w:lang w:val="en-US"/>
        </w:rPr>
        <w:t xml:space="preserv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6"/>
                    <a:stretch>
                      <a:fillRect/>
                    </a:stretch>
                  </pic:blipFill>
                  <pic:spPr>
                    <a:xfrm>
                      <a:off x="0" y="0"/>
                      <a:ext cx="3713704" cy="3599143"/>
                    </a:xfrm>
                    <a:prstGeom prst="rect">
                      <a:avLst/>
                    </a:prstGeom>
                  </pic:spPr>
                </pic:pic>
              </a:graphicData>
            </a:graphic>
          </wp:inline>
        </w:drawing>
      </w:r>
    </w:p>
    <w:p w14:paraId="7F71A5D0" w14:textId="527E0BDD"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B03586">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2DAFBF2D"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scaling-relation defying H binding energies. </w:t>
      </w:r>
      <w:r w:rsidR="00166555">
        <w:t>This can be seen for both PtAg, PtCu and partly PtAu.</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7"/>
                    <a:stretch>
                      <a:fillRect/>
                    </a:stretch>
                  </pic:blipFill>
                  <pic:spPr>
                    <a:xfrm>
                      <a:off x="0" y="0"/>
                      <a:ext cx="5731232" cy="2735579"/>
                    </a:xfrm>
                    <a:prstGeom prst="rect">
                      <a:avLst/>
                    </a:prstGeom>
                  </pic:spPr>
                </pic:pic>
              </a:graphicData>
            </a:graphic>
          </wp:inline>
        </w:drawing>
      </w:r>
    </w:p>
    <w:p w14:paraId="42841E82" w14:textId="400D76F8"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B03586">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343D0EDA"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it’ll be found in a brute-force search through all molar fractions with some step-size</w:t>
      </w:r>
      <w:r w:rsidR="00BE1C41">
        <w:rPr>
          <w:lang w:val="en-US"/>
        </w:rPr>
        <w:t>.</w:t>
      </w:r>
    </w:p>
    <w:p w14:paraId="0A9224C4" w14:textId="7729F219" w:rsidR="00B50EBC" w:rsidRDefault="00B50EBC" w:rsidP="00B50EBC">
      <w:pPr>
        <w:pStyle w:val="Heading2"/>
      </w:pPr>
      <w:bookmarkStart w:id="56" w:name="_Toc149576034"/>
      <w:r>
        <w:t>Searching for optimal HEA compositions</w:t>
      </w:r>
      <w:r w:rsidR="009B31E3">
        <w:t xml:space="preserve"> at different potentials</w:t>
      </w:r>
      <w:bookmarkEnd w:id="56"/>
    </w:p>
    <w:p w14:paraId="51E08DEB" w14:textId="36E6D324"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2F556F">
        <w:rPr>
          <w:lang w:val="en-US"/>
        </w:rPr>
        <w:t xml:space="preserve">10%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 xml:space="preserve">using the binding energies of COOH and </w:t>
      </w:r>
      <w:proofErr w:type="spellStart"/>
      <w:r w:rsidR="00F0383F">
        <w:rPr>
          <w:lang w:val="en-US"/>
        </w:rPr>
        <w:t xml:space="preserve">H </w:t>
      </w:r>
      <w:r w:rsidR="008A64CA">
        <w:rPr>
          <w:lang w:val="en-US"/>
        </w:rPr>
        <w:t>as</w:t>
      </w:r>
      <w:proofErr w:type="spellEnd"/>
      <w:r w:rsidR="008A64CA">
        <w:rPr>
          <w:lang w:val="en-US"/>
        </w:rPr>
        <w:t xml:space="preserve">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8"/>
                    <a:stretch>
                      <a:fillRect/>
                    </a:stretch>
                  </pic:blipFill>
                  <pic:spPr>
                    <a:xfrm>
                      <a:off x="0" y="0"/>
                      <a:ext cx="5731510" cy="3796626"/>
                    </a:xfrm>
                    <a:prstGeom prst="rect">
                      <a:avLst/>
                    </a:prstGeom>
                  </pic:spPr>
                </pic:pic>
              </a:graphicData>
            </a:graphic>
          </wp:inline>
        </w:drawing>
      </w:r>
    </w:p>
    <w:p w14:paraId="622B2EC7" w14:textId="79D4B7F5"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B03586">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6B6B77F4"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composition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in the optimistic scenario. </w:t>
      </w:r>
      <w:r w:rsidR="00C57532">
        <w:t xml:space="preserve">From 0.30 V 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proofErr w:type="spellStart"/>
      <w:r w:rsidR="00CE2BE4">
        <w:t>tradeoff</w:t>
      </w:r>
      <w:proofErr w:type="spellEnd"/>
      <w:r w:rsidR="00CE2BE4">
        <w:t xml:space="preserve"> between power and efficiency, as no molar fraction possesses superior power and efficiency. </w:t>
      </w:r>
      <w:r w:rsidR="00960F20">
        <w:t xml:space="preserve">Four potentials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9"/>
                    <a:stretch>
                      <a:fillRect/>
                    </a:stretch>
                  </pic:blipFill>
                  <pic:spPr>
                    <a:xfrm>
                      <a:off x="0" y="0"/>
                      <a:ext cx="5731509" cy="7500313"/>
                    </a:xfrm>
                    <a:prstGeom prst="rect">
                      <a:avLst/>
                    </a:prstGeom>
                  </pic:spPr>
                </pic:pic>
              </a:graphicData>
            </a:graphic>
          </wp:inline>
        </w:drawing>
      </w:r>
    </w:p>
    <w:p w14:paraId="3ABAB0EA" w14:textId="67CD76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B03586">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4DF95772" w14:textId="2BA9F362" w:rsidR="007D0631"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Common for all the newly found best molar fractions is, that they only improve their power per site on the third decimal compared to those found with a 10% molar fraction.</w:t>
      </w:r>
    </w:p>
    <w:p w14:paraId="6AD39FAA" w14:textId="4970F81A" w:rsidR="00F10848" w:rsidRDefault="00F10848" w:rsidP="00D145FD">
      <w:r>
        <w:t xml:space="preserve">In 1a, the brute-force </w:t>
      </w:r>
      <w:r w:rsidR="00902742">
        <w:t xml:space="preserve">search </w:t>
      </w:r>
      <w:r>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407FE4F"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n’t poison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w:t>
      </w:r>
      <w:r w:rsidR="00ED5749">
        <w:lastRenderedPageBreak/>
        <w:t xml:space="preserve">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7" w:name="_Toc149576035"/>
      <w:r>
        <w:t xml:space="preserve">Searching for the best </w:t>
      </w:r>
      <w:r w:rsidR="005C0102">
        <w:t>single-site structured surfaces at different potentials</w:t>
      </w:r>
      <w:bookmarkEnd w:id="57"/>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30"/>
                    <a:stretch>
                      <a:fillRect/>
                    </a:stretch>
                  </pic:blipFill>
                  <pic:spPr>
                    <a:xfrm>
                      <a:off x="0" y="0"/>
                      <a:ext cx="4210804" cy="8069393"/>
                    </a:xfrm>
                    <a:prstGeom prst="rect">
                      <a:avLst/>
                    </a:prstGeom>
                  </pic:spPr>
                </pic:pic>
              </a:graphicData>
            </a:graphic>
          </wp:inline>
        </w:drawing>
      </w:r>
    </w:p>
    <w:p w14:paraId="6C7B1584" w14:textId="74C6D893"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B03586">
        <w:rPr>
          <w:noProof/>
        </w:rPr>
        <w:t>23</w:t>
      </w:r>
      <w:r>
        <w:fldChar w:fldCharType="end"/>
      </w:r>
      <w:r>
        <w:t xml:space="preserve"> </w:t>
      </w:r>
      <w:r w:rsidR="008E4A85">
        <w:t>–</w:t>
      </w:r>
      <w:r>
        <w:t xml:space="preserve"> </w:t>
      </w:r>
      <w:r w:rsidR="001559B0">
        <w:t xml:space="preserve">The predicted binding energies of COOH and H </w:t>
      </w:r>
      <w:r w:rsidR="00A30EBB">
        <w:t xml:space="preserve">on the optimal single-site structured surfaces at each of the four select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8" w:name="_Toc149576036"/>
      <w:r>
        <w:rPr>
          <w:lang w:val="en-US"/>
        </w:rPr>
        <w:t>Comparing optimal HEA surfaces with single-site surfaces</w:t>
      </w:r>
      <w:bookmarkEnd w:id="58"/>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9" w:name="_Toc149576037"/>
      <w:r>
        <w:t>Discussion</w:t>
      </w:r>
      <w:bookmarkEnd w:id="59"/>
    </w:p>
    <w:p w14:paraId="25C4C970" w14:textId="446BB373" w:rsidR="00240E48" w:rsidRDefault="005760FC" w:rsidP="002869BD">
      <w:r>
        <w:t>Knowing the</w:t>
      </w:r>
      <w:r w:rsidR="00736222">
        <w:t xml:space="preserve"> precise impact </w:t>
      </w:r>
      <w:r w:rsidR="00460846">
        <w:t>of neighbouring adsorbates on the binding energies of the relevant species could perhaps alter 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r w:rsidR="000F7121">
        <w:t>For the theoretical SS surfaces, e</w:t>
      </w:r>
      <w:r w:rsidR="00AF4037">
        <w:t xml:space="preserve">ven with an ordered top layer, there is still a </w:t>
      </w:r>
      <w:r w:rsidR="000F7121">
        <w:t>spread</w:t>
      </w:r>
      <w:r w:rsidR="00AF4037">
        <w:t xml:space="preserve"> </w:t>
      </w:r>
      <w:r w:rsidR="008B39EC">
        <w:t xml:space="preserve">in the </w:t>
      </w:r>
      <w:r w:rsidR="000F7121">
        <w:t xml:space="preserve">binding </w:t>
      </w:r>
      <w:r w:rsidR="008B39EC">
        <w:t>energies</w:t>
      </w:r>
      <w:r w:rsidR="000F7121">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rsidR="000F7121">
        <w:t xml:space="preserve">urther work, </w:t>
      </w:r>
      <w:r w:rsidR="00420BDB">
        <w:t xml:space="preserve">a </w:t>
      </w:r>
      <w:r w:rsidR="000F7121">
        <w:t>scan through crystal databases for fcc(111) surfaces with platinum and gold, silver</w:t>
      </w:r>
      <w:r w:rsidR="00420BDB">
        <w:t xml:space="preserve"> or</w:t>
      </w:r>
      <w:r w:rsidR="000F7121">
        <w:t xml:space="preserve"> copper</w:t>
      </w:r>
      <w:r w:rsidR="00420BDB">
        <w:t xml:space="preserve"> alloys</w:t>
      </w:r>
      <w:r w:rsidR="000F7121">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r w:rsidR="00891DB8">
        <w:t xml:space="preserve"> </w:t>
      </w:r>
      <w:r w:rsidR="001F2252">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w:t>
      </w:r>
      <w:r w:rsidR="001676B5">
        <w:lastRenderedPageBreak/>
        <w:t xml:space="preserve">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r w:rsidR="00891DB8">
        <w:t xml:space="preserve"> </w:t>
      </w:r>
      <w:r w:rsidR="00710318">
        <w:t xml:space="preserve">An in-depth analysis of the local environment in sites predicted to have the perfect binding energies that bind COOH at small overpotentials, while having positive H binding energies at the same potential. </w:t>
      </w:r>
      <w:r w:rsidR="00DF40BA">
        <w:t>Understanding those conditions could provide new descriptors to optimize in order to find better CO-resistant catalysts.</w:t>
      </w:r>
      <w:r w:rsidR="00891DB8">
        <w:t xml:space="preserve"> </w:t>
      </w:r>
      <w:r w:rsidR="00A526DB">
        <w:t>Unfortunately,</w:t>
      </w:r>
      <w:r w:rsidR="009804F0">
        <w:t xml:space="preserve"> </w:t>
      </w:r>
      <w:proofErr w:type="spellStart"/>
      <w:r w:rsidR="00A526DB">
        <w:t>no on</w:t>
      </w:r>
      <w:proofErr w:type="spellEnd"/>
      <w:r w:rsidR="00A526DB">
        <w:t>-top sites were predicted to have the optimal COOH binding energy, as there is a</w:t>
      </w:r>
      <w:r w:rsidR="00A526DB">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A526DB">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A526DB">
        <w:t>.</w:t>
      </w:r>
      <w:r w:rsidR="00A526DB">
        <w:t xml:space="preserve"> </w:t>
      </w:r>
      <w:r w:rsidR="00AA5BB1">
        <w:t>If CO-poisoning was completely solved, this would likely be the hard limit</w:t>
      </w:r>
      <w:r w:rsidR="00E07F10">
        <w:t xml:space="preserve"> of FAOR efficiency</w:t>
      </w:r>
      <w:r w:rsidR="00F06CBD">
        <w:t xml:space="preserve"> with PtPdCuAgAu </w:t>
      </w:r>
      <w:r w:rsidR="002869BD">
        <w:t>HEA, even with theoretical special ordering of the surface. Elements binding stronger than Pt would then be neede</w:t>
      </w:r>
      <w:r w:rsidR="00EF75C8">
        <w:t>d.</w:t>
      </w:r>
    </w:p>
    <w:p w14:paraId="3DAD06D9" w14:textId="36B57640" w:rsidR="00A526DB" w:rsidRPr="00891DB8" w:rsidRDefault="00572522" w:rsidP="00C145D2">
      <w:r>
        <w:t>The thermal corrections</w:t>
      </w:r>
      <w:r w:rsidR="002F5586">
        <w:t xml:space="preserve"> were based on experimental </w:t>
      </w:r>
      <w:r w:rsidR="00120D96">
        <w:t>cyclic voltammograms</w:t>
      </w:r>
      <w:r w:rsidR="00647C67">
        <w:t>, but still included a</w:t>
      </w:r>
      <w:r w:rsidR="00F01866">
        <w:t xml:space="preserve"> small arbitrary factor. As further work, these corrections could be adjusted more precisely by making an experiment similar to the one in Bagger et. al. figure 4a, but</w:t>
      </w:r>
      <w:r>
        <w:t xml:space="preserve"> </w:t>
      </w:r>
      <w:r w:rsidR="00F01866">
        <w:t xml:space="preserve">the potential </w:t>
      </w:r>
      <w:r>
        <w:t>cycl</w:t>
      </w:r>
      <w:r w:rsidR="00F01866">
        <w:t>es</w:t>
      </w:r>
      <w:r>
        <w:t xml:space="preserve"> down gradually to measure the exact potential where </w:t>
      </w:r>
      <w:r w:rsidR="00120FEB">
        <w:t>Pt is poisoned</w:t>
      </w:r>
      <w:r w:rsidR="00F01866">
        <w:t>.</w:t>
      </w:r>
      <w:r w:rsidR="00891DB8">
        <w:t xml:space="preserve"> </w:t>
      </w:r>
      <w:r w:rsidR="00240E48">
        <w:rPr>
          <w:lang w:val="en-US"/>
        </w:rPr>
        <w:t xml:space="preserve">The method for estimating activity, while based on the free energy diagram, might not account for all factors in the activity, and </w:t>
      </w:r>
      <w:r w:rsidR="00240E48">
        <w:rPr>
          <w:lang w:val="en-US"/>
        </w:rPr>
        <w:t xml:space="preserve">the </w:t>
      </w:r>
      <w:r w:rsidR="00240E48">
        <w:rPr>
          <w:lang w:val="en-US"/>
        </w:rPr>
        <w:t xml:space="preserve">activity </w:t>
      </w:r>
      <w:r w:rsidR="00240E48">
        <w:rPr>
          <w:lang w:val="en-US"/>
        </w:rPr>
        <w:t xml:space="preserve">of each on-top site </w:t>
      </w:r>
      <w:r w:rsidR="00240E48">
        <w:rPr>
          <w:lang w:val="en-US"/>
        </w:rPr>
        <w:t>could actually depend on binding energies</w:t>
      </w:r>
      <w:r w:rsidR="00240E48">
        <w:rPr>
          <w:lang w:val="en-US"/>
        </w:rPr>
        <w:t xml:space="preserve"> or other factors. In this way, the results and suggested catalysts are highly depend</w:t>
      </w:r>
      <w:r w:rsidR="00265234">
        <w:rPr>
          <w:lang w:val="en-US"/>
        </w:rPr>
        <w:t>e</w:t>
      </w:r>
      <w:r w:rsidR="00240E48">
        <w:rPr>
          <w:lang w:val="en-US"/>
        </w:rPr>
        <w:t xml:space="preserve">nt </w:t>
      </w:r>
      <w:r w:rsidR="00240E48">
        <w:rPr>
          <w:lang w:val="en-US"/>
        </w:rPr>
        <w:t>on</w:t>
      </w:r>
      <w:r w:rsidR="00265234">
        <w:rPr>
          <w:lang w:val="en-US"/>
        </w:rPr>
        <w:t xml:space="preserve"> the</w:t>
      </w:r>
      <w:r w:rsidR="00240E48">
        <w:rPr>
          <w:lang w:val="en-US"/>
        </w:rPr>
        <w:t xml:space="preserve"> assumption</w:t>
      </w:r>
      <w:r w:rsidR="00265234">
        <w:rPr>
          <w:lang w:val="en-US"/>
        </w:rPr>
        <w:t xml:space="preserve">s made about the </w:t>
      </w:r>
      <w:r w:rsidR="00E83009">
        <w:rPr>
          <w:lang w:val="en-US"/>
        </w:rPr>
        <w:t>system.</w:t>
      </w:r>
      <w:r w:rsidR="004F1603">
        <w:rPr>
          <w:lang w:val="en-US"/>
        </w:rPr>
        <w:t xml:space="preserve"> </w:t>
      </w:r>
      <w:r w:rsidR="002E2D2D">
        <w:rPr>
          <w:lang w:val="en-US"/>
        </w:rPr>
        <w:t xml:space="preserve">The only way to </w:t>
      </w:r>
      <w:r w:rsidR="002E2D2D">
        <w:rPr>
          <w:lang w:val="en-US"/>
        </w:rPr>
        <w:t>confirm the validity of the</w:t>
      </w:r>
      <w:r w:rsidR="009C1724">
        <w:rPr>
          <w:lang w:val="en-US"/>
        </w:rPr>
        <w:t xml:space="preserve"> assumptions, corrections, and methods is</w:t>
      </w:r>
      <w:r w:rsidR="002E2D2D">
        <w:rPr>
          <w:lang w:val="en-US"/>
        </w:rPr>
        <w:t xml:space="preserve"> </w:t>
      </w:r>
      <w:r w:rsidR="002E2D2D">
        <w:rPr>
          <w:lang w:val="en-US"/>
        </w:rPr>
        <w:t>experimental</w:t>
      </w:r>
      <w:r w:rsidR="005500E2">
        <w:rPr>
          <w:lang w:val="en-US"/>
        </w:rPr>
        <w:t xml:space="preserve"> measurements of the activities of the suggested surfaces</w:t>
      </w:r>
      <w:r w:rsidR="002E2D2D">
        <w:rPr>
          <w:lang w:val="en-US"/>
        </w:rPr>
        <w:t xml:space="preserve"> on different potentials</w:t>
      </w:r>
      <w:r w:rsidR="004F1603">
        <w:rPr>
          <w:lang w:val="en-US"/>
        </w:rPr>
        <w:t>.</w:t>
      </w:r>
    </w:p>
    <w:p w14:paraId="1ED040E1" w14:textId="704308EB" w:rsidR="00571447" w:rsidRDefault="00571447" w:rsidP="00571447">
      <w:pPr>
        <w:pStyle w:val="Heading1"/>
      </w:pPr>
      <w:bookmarkStart w:id="60" w:name="_Toc149576038"/>
      <w:r>
        <w:t>Conclus</w:t>
      </w:r>
      <w:r w:rsidR="007A67BA">
        <w:t>ion</w:t>
      </w:r>
      <w:bookmarkEnd w:id="60"/>
    </w:p>
    <w:p w14:paraId="2D33821C" w14:textId="18A90E83" w:rsidR="00B5705C" w:rsidRDefault="006011A9" w:rsidP="00CD78E7">
      <w:pPr>
        <w:rPr>
          <w:lang w:val="en-US"/>
        </w:rPr>
      </w:pPr>
      <w:r>
        <w:rPr>
          <w:lang w:val="en-US"/>
        </w:rPr>
        <w:t xml:space="preserve">Formic acid is a </w:t>
      </w:r>
      <w:r w:rsidR="00142468">
        <w:rPr>
          <w:lang w:val="en-US"/>
        </w:rPr>
        <w:t>promising green fuel for fuel cells with key advantages over H2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w:t>
      </w:r>
      <w:r w:rsidR="00EE4EB8">
        <w:rPr>
          <w:lang w:val="en-US"/>
        </w:rPr>
        <w:lastRenderedPageBreak/>
        <w:t>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looks at </w:t>
      </w:r>
      <w:r w:rsidR="008968A3">
        <w:rPr>
          <w:lang w:val="en-US"/>
        </w:rPr>
        <w:t>brute-forcing through HEA composition space</w:t>
      </w:r>
      <w:r w:rsidR="00FA4D78">
        <w:rPr>
          <w:lang w:val="en-US"/>
        </w:rPr>
        <w:t xml:space="preserve">, due to its tunable binding energies, </w:t>
      </w:r>
      <w:r w:rsidR="008968A3">
        <w:rPr>
          <w:lang w:val="en-US"/>
        </w:rPr>
        <w:t>and simulating theoretically optimal single-site structured surfaces on fcc(111) surface</w:t>
      </w:r>
      <w:r w:rsidR="00FA4D78">
        <w:rPr>
          <w:lang w:val="en-US"/>
        </w:rPr>
        <w:t xml:space="preserve">. </w:t>
      </w:r>
    </w:p>
    <w:p w14:paraId="4DA8824C" w14:textId="217B1EF6" w:rsidR="006011A9" w:rsidRDefault="00E873C4" w:rsidP="00E43CFD">
      <w:pPr>
        <w:rPr>
          <w:lang w:val="en-US"/>
        </w:rPr>
      </w:pPr>
      <w:r>
        <w:rPr>
          <w:lang w:val="en-US"/>
        </w:rPr>
        <w:t xml:space="preserve">Information about the binding energies was estimated with DFT calculations on simulated fcc(111) </w:t>
      </w:r>
      <w:r w:rsidR="00CA1FB2">
        <w:rPr>
          <w:lang w:val="en-US"/>
        </w:rPr>
        <w:t xml:space="preserve">HEA </w:t>
      </w:r>
      <w:r>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as a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is </w:t>
      </w:r>
      <w:r w:rsidR="00BD317F">
        <w:rPr>
          <w:lang w:val="en-US"/>
        </w:rPr>
        <w:t>employed to evaluate the activity of the surfaces simulated based on a brute-force search through all molar fractions with a 10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This brute-force search is used at a range of potentials</w:t>
      </w:r>
      <w:r w:rsidR="006D1970">
        <w:rPr>
          <w:lang w:val="en-US"/>
        </w:rPr>
        <w:t xml:space="preserve"> from 0.10 V to 0.35 V</w:t>
      </w:r>
      <w:r w:rsidR="00C93155">
        <w:rPr>
          <w:lang w:val="en-US"/>
        </w:rPr>
        <w:t xml:space="preserve">, to find optimal HEA catalysts for potentials that </w:t>
      </w:r>
      <w:r w:rsidR="00C93155">
        <w:rPr>
          <w:lang w:val="en-US"/>
        </w:rPr>
        <w:t xml:space="preserve">representing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0</m:t>
            </m:r>
          </m:sub>
        </m:sSub>
      </m:oMath>
      <w:r w:rsidR="00D0430A">
        <w:rPr>
          <w:lang w:val="en-US"/>
        </w:rPr>
        <w:t xml:space="preserve"> </w:t>
      </w:r>
      <w:r w:rsidR="003007C6">
        <w:rPr>
          <w:lang w:val="en-US"/>
        </w:rPr>
        <w:t xml:space="preserve">without any CO-poisoning as H does not bind to pure Pt at that potential. </w:t>
      </w:r>
      <w:r w:rsidR="000162C8">
        <w:rPr>
          <w:lang w:val="en-US"/>
        </w:rPr>
        <w:t xml:space="preserve">At lower potentials the efficiency increases, but the </w:t>
      </w:r>
      <w:r w:rsidR="00907E91">
        <w:rPr>
          <w:lang w:val="en-US"/>
        </w:rPr>
        <w:t>activity decreases much faster, resulting in less power per site</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3</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 xml:space="preserve">0.31 V, if higher efficiency is important, HEA surfaces can be tuned to achieve better efficiencies at huge power decreases, and </w:t>
      </w:r>
      <w:r w:rsidR="007A6049">
        <w:rPr>
          <w:lang w:val="en-US"/>
        </w:rPr>
        <w:lastRenderedPageBreak/>
        <w:t>if very low anode potentials, under 0.16 V, special structures</w:t>
      </w:r>
      <w:r w:rsidR="00B03757">
        <w:rPr>
          <w:lang w:val="en-US"/>
        </w:rPr>
        <w:t xml:space="preserve"> must be employed </w:t>
      </w:r>
      <w:r w:rsidR="007A6049">
        <w:rPr>
          <w:lang w:val="en-US"/>
        </w:rPr>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61" w:name="_Toc149576039"/>
      <w:r>
        <w:rPr>
          <w:lang w:val="en-US"/>
        </w:rPr>
        <w:t>References</w:t>
      </w:r>
      <w:bookmarkEnd w:id="61"/>
    </w:p>
    <w:p w14:paraId="1E6CEA2D" w14:textId="77777777" w:rsidR="00195507" w:rsidRPr="00195507" w:rsidRDefault="00B03586" w:rsidP="00195507">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95507" w:rsidRPr="00195507">
        <w:t>(1)</w:t>
      </w:r>
      <w:r w:rsidR="00195507" w:rsidRPr="00195507">
        <w:tab/>
        <w:t xml:space="preserve">Arrhenius, S. “On the </w:t>
      </w:r>
      <w:proofErr w:type="spellStart"/>
      <w:r w:rsidR="00195507" w:rsidRPr="00195507">
        <w:t>Infl</w:t>
      </w:r>
      <w:proofErr w:type="spellEnd"/>
      <w:r w:rsidR="00195507" w:rsidRPr="00195507">
        <w:t xml:space="preserve"> </w:t>
      </w:r>
      <w:proofErr w:type="spellStart"/>
      <w:r w:rsidR="00195507" w:rsidRPr="00195507">
        <w:t>Uence</w:t>
      </w:r>
      <w:proofErr w:type="spellEnd"/>
      <w:r w:rsidR="00195507" w:rsidRPr="00195507">
        <w:t xml:space="preserve"> of Carbonic Acid in the Air upon the Temperature of the Ground” (1896). In </w:t>
      </w:r>
      <w:r w:rsidR="00195507" w:rsidRPr="00195507">
        <w:rPr>
          <w:i/>
          <w:iCs/>
        </w:rPr>
        <w:t>The Future of Nature</w:t>
      </w:r>
      <w:r w:rsidR="00195507" w:rsidRPr="00195507">
        <w:t xml:space="preserve">; Robin, L., </w:t>
      </w:r>
      <w:proofErr w:type="spellStart"/>
      <w:r w:rsidR="00195507" w:rsidRPr="00195507">
        <w:t>Sörlin</w:t>
      </w:r>
      <w:proofErr w:type="spellEnd"/>
      <w:r w:rsidR="00195507" w:rsidRPr="00195507">
        <w:t xml:space="preserve">, S., </w:t>
      </w:r>
      <w:proofErr w:type="spellStart"/>
      <w:r w:rsidR="00195507" w:rsidRPr="00195507">
        <w:t>Warde</w:t>
      </w:r>
      <w:proofErr w:type="spellEnd"/>
      <w:r w:rsidR="00195507" w:rsidRPr="00195507">
        <w:t>, P., Eds.; Yale University Press, 2017; pp 303–315. https://doi.org/10.12987/9780300188479-028.</w:t>
      </w:r>
    </w:p>
    <w:p w14:paraId="536082BC" w14:textId="77777777" w:rsidR="00195507" w:rsidRPr="00195507" w:rsidRDefault="00195507" w:rsidP="00195507">
      <w:pPr>
        <w:pStyle w:val="Bibliography"/>
      </w:pPr>
      <w:r w:rsidRPr="00195507">
        <w:t>(2)</w:t>
      </w:r>
      <w:r w:rsidRPr="00195507">
        <w:tab/>
      </w:r>
      <w:r w:rsidRPr="00195507">
        <w:rPr>
          <w:i/>
          <w:iCs/>
        </w:rPr>
        <w:t>A Brief History of Carbon Dioxide Measurements – AIRS</w:t>
      </w:r>
      <w:r w:rsidRPr="00195507">
        <w:t>. https://airs.jpl.nasa.gov/news/111/a-brief-history-of-carbon-dioxide-measurements/ (accessed 2023-08-03).</w:t>
      </w:r>
    </w:p>
    <w:p w14:paraId="38843D97" w14:textId="77777777" w:rsidR="00195507" w:rsidRPr="00195507" w:rsidRDefault="00195507" w:rsidP="00195507">
      <w:pPr>
        <w:pStyle w:val="Bibliography"/>
      </w:pPr>
      <w:r w:rsidRPr="00195507">
        <w:t>(3)</w:t>
      </w:r>
      <w:r w:rsidRPr="00195507">
        <w:tab/>
      </w:r>
      <w:r w:rsidRPr="00195507">
        <w:rPr>
          <w:i/>
          <w:iCs/>
        </w:rPr>
        <w:t>Evidence | Facts – Climate Change: Vital Signs of the Planet</w:t>
      </w:r>
      <w:r w:rsidRPr="00195507">
        <w:t>. https://climate.nasa.gov/evidence/ (accessed 2023-08-03).</w:t>
      </w:r>
    </w:p>
    <w:p w14:paraId="443B94C9" w14:textId="77777777" w:rsidR="00195507" w:rsidRPr="00195507" w:rsidRDefault="00195507" w:rsidP="00195507">
      <w:pPr>
        <w:pStyle w:val="Bibliography"/>
      </w:pPr>
      <w:r w:rsidRPr="00195507">
        <w:t>(4)</w:t>
      </w:r>
      <w:r w:rsidRPr="00195507">
        <w:tab/>
      </w:r>
      <w:r w:rsidRPr="00195507">
        <w:rPr>
          <w:i/>
          <w:iCs/>
        </w:rPr>
        <w:t>Keeling Curve - American Chemical Society</w:t>
      </w:r>
      <w:r w:rsidRPr="00195507">
        <w:t>. https://www.acs.org/education/whatischemistry/landmarks/keeling-curve.html (accessed 2023-08-03).</w:t>
      </w:r>
    </w:p>
    <w:p w14:paraId="3CC7AF13" w14:textId="77777777" w:rsidR="00195507" w:rsidRPr="00195507" w:rsidRDefault="00195507" w:rsidP="00195507">
      <w:pPr>
        <w:pStyle w:val="Bibliography"/>
      </w:pPr>
      <w:r w:rsidRPr="00195507">
        <w:t>(5)</w:t>
      </w:r>
      <w:r w:rsidRPr="00195507">
        <w:tab/>
        <w:t xml:space="preserve">Brook, E. J.; </w:t>
      </w:r>
      <w:proofErr w:type="spellStart"/>
      <w:r w:rsidRPr="00195507">
        <w:t>Buizert</w:t>
      </w:r>
      <w:proofErr w:type="spellEnd"/>
      <w:r w:rsidRPr="00195507">
        <w:t xml:space="preserve">, C. Antarctic and Global Climate History Viewed from Ice Cores. </w:t>
      </w:r>
      <w:r w:rsidRPr="00195507">
        <w:rPr>
          <w:i/>
          <w:iCs/>
        </w:rPr>
        <w:t>Nature</w:t>
      </w:r>
      <w:r w:rsidRPr="00195507">
        <w:t xml:space="preserve"> </w:t>
      </w:r>
      <w:r w:rsidRPr="00195507">
        <w:rPr>
          <w:b/>
          <w:bCs/>
        </w:rPr>
        <w:t>2018</w:t>
      </w:r>
      <w:r w:rsidRPr="00195507">
        <w:t xml:space="preserve">, </w:t>
      </w:r>
      <w:r w:rsidRPr="00195507">
        <w:rPr>
          <w:i/>
          <w:iCs/>
        </w:rPr>
        <w:t>558</w:t>
      </w:r>
      <w:r w:rsidRPr="00195507">
        <w:t xml:space="preserve"> (7709), 200–208. https://doi.org/10.1038/s41586-018-0172-5.</w:t>
      </w:r>
    </w:p>
    <w:p w14:paraId="53942D64" w14:textId="77777777" w:rsidR="00195507" w:rsidRPr="00195507" w:rsidRDefault="00195507" w:rsidP="00195507">
      <w:pPr>
        <w:pStyle w:val="Bibliography"/>
      </w:pPr>
      <w:r w:rsidRPr="00195507">
        <w:t>(6)</w:t>
      </w:r>
      <w:r w:rsidRPr="00195507">
        <w:tab/>
      </w:r>
      <w:proofErr w:type="spellStart"/>
      <w:r w:rsidRPr="00195507">
        <w:t>Rubino</w:t>
      </w:r>
      <w:proofErr w:type="spellEnd"/>
      <w:r w:rsidRPr="00195507">
        <w:t xml:space="preserve">, M.; Etheridge, D.; Thornton, D.; Allison, C.; </w:t>
      </w:r>
      <w:proofErr w:type="spellStart"/>
      <w:r w:rsidRPr="00195507">
        <w:t>Francey</w:t>
      </w:r>
      <w:proofErr w:type="spellEnd"/>
      <w:r w:rsidRPr="00195507">
        <w:t xml:space="preserve">, R.; </w:t>
      </w:r>
      <w:proofErr w:type="spellStart"/>
      <w:r w:rsidRPr="00195507">
        <w:t>Langenfelds</w:t>
      </w:r>
      <w:proofErr w:type="spellEnd"/>
      <w:r w:rsidRPr="00195507">
        <w:t xml:space="preserve">, R.; Steele, P.; </w:t>
      </w:r>
      <w:proofErr w:type="spellStart"/>
      <w:r w:rsidRPr="00195507">
        <w:t>Trudinger</w:t>
      </w:r>
      <w:proofErr w:type="spellEnd"/>
      <w:r w:rsidRPr="00195507">
        <w:t xml:space="preserve">, C.; Spencer, D.; Curran, M.; Van </w:t>
      </w:r>
      <w:proofErr w:type="spellStart"/>
      <w:r w:rsidRPr="00195507">
        <w:t>Ommen</w:t>
      </w:r>
      <w:proofErr w:type="spellEnd"/>
      <w:r w:rsidRPr="00195507">
        <w:t>, T.; Smith, A. Law Dome Ice Core 2000-Year CO2, CH4, N2O and d13C-CO2, 2019, 255.62 KB. https://doi.org/10.25919/5BFE29FF807FB.</w:t>
      </w:r>
    </w:p>
    <w:p w14:paraId="769E25B9" w14:textId="77777777" w:rsidR="00195507" w:rsidRPr="00195507" w:rsidRDefault="00195507" w:rsidP="00195507">
      <w:pPr>
        <w:pStyle w:val="Bibliography"/>
      </w:pPr>
      <w:r w:rsidRPr="00195507">
        <w:t>(7)</w:t>
      </w:r>
      <w:r w:rsidRPr="00195507">
        <w:tab/>
        <w:t xml:space="preserve">Keeling, R. F.; Keeling, C. D. Atmospheric Monthly </w:t>
      </w:r>
      <w:proofErr w:type="gramStart"/>
      <w:r w:rsidRPr="00195507">
        <w:t>In</w:t>
      </w:r>
      <w:proofErr w:type="gramEnd"/>
      <w:r w:rsidRPr="00195507">
        <w:t xml:space="preserve"> Situ CO2 Data - Mauna Loa Observatory, Hawaii. In Scripps CO2 Program Data, 2017. https://doi.org/10.6075/J08W3BHW.</w:t>
      </w:r>
    </w:p>
    <w:p w14:paraId="2C1A2697" w14:textId="77777777" w:rsidR="00195507" w:rsidRPr="00195507" w:rsidRDefault="00195507" w:rsidP="00195507">
      <w:pPr>
        <w:pStyle w:val="Bibliography"/>
      </w:pPr>
      <w:r w:rsidRPr="00195507">
        <w:t>(8)</w:t>
      </w:r>
      <w:r w:rsidRPr="00195507">
        <w:tab/>
        <w:t xml:space="preserve">Mitchell, J. F. B. The “Greenhouse” Effect and Climate Change. </w:t>
      </w:r>
      <w:r w:rsidRPr="00195507">
        <w:rPr>
          <w:i/>
          <w:iCs/>
        </w:rPr>
        <w:t xml:space="preserve">Rev. </w:t>
      </w:r>
      <w:proofErr w:type="spellStart"/>
      <w:r w:rsidRPr="00195507">
        <w:rPr>
          <w:i/>
          <w:iCs/>
        </w:rPr>
        <w:t>Geophys</w:t>
      </w:r>
      <w:proofErr w:type="spellEnd"/>
      <w:r w:rsidRPr="00195507">
        <w:rPr>
          <w:i/>
          <w:iCs/>
        </w:rPr>
        <w:t>.</w:t>
      </w:r>
      <w:r w:rsidRPr="00195507">
        <w:t xml:space="preserve"> </w:t>
      </w:r>
      <w:r w:rsidRPr="00195507">
        <w:rPr>
          <w:b/>
          <w:bCs/>
        </w:rPr>
        <w:t>1989</w:t>
      </w:r>
      <w:r w:rsidRPr="00195507">
        <w:t xml:space="preserve">, </w:t>
      </w:r>
      <w:r w:rsidRPr="00195507">
        <w:rPr>
          <w:i/>
          <w:iCs/>
        </w:rPr>
        <w:t>27</w:t>
      </w:r>
      <w:r w:rsidRPr="00195507">
        <w:t xml:space="preserve"> (1), 115. https://doi.org/10.1029/RG027i001p00115.</w:t>
      </w:r>
    </w:p>
    <w:p w14:paraId="0247366B" w14:textId="77777777" w:rsidR="00195507" w:rsidRPr="00195507" w:rsidRDefault="00195507" w:rsidP="00195507">
      <w:pPr>
        <w:pStyle w:val="Bibliography"/>
      </w:pPr>
      <w:r w:rsidRPr="00195507">
        <w:t>(9)</w:t>
      </w:r>
      <w:r w:rsidRPr="00195507">
        <w:tab/>
      </w:r>
      <w:proofErr w:type="spellStart"/>
      <w:r w:rsidRPr="00195507">
        <w:t>Friedlingstein</w:t>
      </w:r>
      <w:proofErr w:type="spellEnd"/>
      <w:r w:rsidRPr="00195507">
        <w:t xml:space="preserve">, P.; O’Sullivan, M.; Jones, M. W.; Andrew, R. M.; Gregor, L.; Hauck, J.; Le </w:t>
      </w:r>
      <w:proofErr w:type="spellStart"/>
      <w:r w:rsidRPr="00195507">
        <w:t>Quéré</w:t>
      </w:r>
      <w:proofErr w:type="spellEnd"/>
      <w:r w:rsidRPr="00195507">
        <w:t xml:space="preserve">, C.; </w:t>
      </w:r>
      <w:proofErr w:type="spellStart"/>
      <w:r w:rsidRPr="00195507">
        <w:t>Luijkx</w:t>
      </w:r>
      <w:proofErr w:type="spellEnd"/>
      <w:r w:rsidRPr="00195507">
        <w:t xml:space="preserve">, I. T.; Olsen, A.; Peters, G. P.; Peters, W.; </w:t>
      </w:r>
      <w:proofErr w:type="spellStart"/>
      <w:r w:rsidRPr="00195507">
        <w:t>Pongratz</w:t>
      </w:r>
      <w:proofErr w:type="spellEnd"/>
      <w:r w:rsidRPr="00195507">
        <w:t xml:space="preserve">, J.; </w:t>
      </w:r>
      <w:proofErr w:type="spellStart"/>
      <w:r w:rsidRPr="00195507">
        <w:t>Schwingshackl</w:t>
      </w:r>
      <w:proofErr w:type="spellEnd"/>
      <w:r w:rsidRPr="00195507">
        <w:t xml:space="preserve">, C.; </w:t>
      </w:r>
      <w:proofErr w:type="spellStart"/>
      <w:r w:rsidRPr="00195507">
        <w:t>Sitch</w:t>
      </w:r>
      <w:proofErr w:type="spellEnd"/>
      <w:r w:rsidRPr="00195507">
        <w:t xml:space="preserve">, S.; </w:t>
      </w:r>
      <w:proofErr w:type="spellStart"/>
      <w:r w:rsidRPr="00195507">
        <w:t>Canadell</w:t>
      </w:r>
      <w:proofErr w:type="spellEnd"/>
      <w:r w:rsidRPr="00195507">
        <w:t xml:space="preserve">, J. G.; </w:t>
      </w:r>
      <w:proofErr w:type="spellStart"/>
      <w:r w:rsidRPr="00195507">
        <w:t>Ciais</w:t>
      </w:r>
      <w:proofErr w:type="spellEnd"/>
      <w:r w:rsidRPr="00195507">
        <w:t xml:space="preserve">, P.; Jackson, R. B.; Alin, S. R.; </w:t>
      </w:r>
      <w:proofErr w:type="spellStart"/>
      <w:r w:rsidRPr="00195507">
        <w:t>Alkama</w:t>
      </w:r>
      <w:proofErr w:type="spellEnd"/>
      <w:r w:rsidRPr="00195507">
        <w:t xml:space="preserve">, R.; </w:t>
      </w:r>
      <w:proofErr w:type="spellStart"/>
      <w:r w:rsidRPr="00195507">
        <w:t>Arneth</w:t>
      </w:r>
      <w:proofErr w:type="spellEnd"/>
      <w:r w:rsidRPr="00195507">
        <w:t xml:space="preserve">, A.; Arora, V. K.; Bates, N. R.; Becker, M.; </w:t>
      </w:r>
      <w:proofErr w:type="spellStart"/>
      <w:r w:rsidRPr="00195507">
        <w:t>Bellouin</w:t>
      </w:r>
      <w:proofErr w:type="spellEnd"/>
      <w:r w:rsidRPr="00195507">
        <w:t xml:space="preserve">, N.; </w:t>
      </w:r>
      <w:proofErr w:type="spellStart"/>
      <w:r w:rsidRPr="00195507">
        <w:t>Bittig</w:t>
      </w:r>
      <w:proofErr w:type="spellEnd"/>
      <w:r w:rsidRPr="00195507">
        <w:t xml:space="preserve">, H. C.; Bopp, L.; </w:t>
      </w:r>
      <w:proofErr w:type="spellStart"/>
      <w:r w:rsidRPr="00195507">
        <w:t>Chevallier</w:t>
      </w:r>
      <w:proofErr w:type="spellEnd"/>
      <w:r w:rsidRPr="00195507">
        <w:t xml:space="preserve">, F.; </w:t>
      </w:r>
      <w:proofErr w:type="spellStart"/>
      <w:r w:rsidRPr="00195507">
        <w:t>Chini</w:t>
      </w:r>
      <w:proofErr w:type="spellEnd"/>
      <w:r w:rsidRPr="00195507">
        <w:t xml:space="preserve">, L. P.; Cronin, M.; Evans, W.; Falk, S.; Feely, R. A.; Gasser, T.; </w:t>
      </w:r>
      <w:proofErr w:type="spellStart"/>
      <w:r w:rsidRPr="00195507">
        <w:t>Gehlen</w:t>
      </w:r>
      <w:proofErr w:type="spellEnd"/>
      <w:r w:rsidRPr="00195507">
        <w:t xml:space="preserve">, M.; </w:t>
      </w:r>
      <w:proofErr w:type="spellStart"/>
      <w:r w:rsidRPr="00195507">
        <w:t>Gkritzalis</w:t>
      </w:r>
      <w:proofErr w:type="spellEnd"/>
      <w:r w:rsidRPr="00195507">
        <w:t xml:space="preserve">, T.; </w:t>
      </w:r>
      <w:proofErr w:type="spellStart"/>
      <w:r w:rsidRPr="00195507">
        <w:t>Gloege</w:t>
      </w:r>
      <w:proofErr w:type="spellEnd"/>
      <w:r w:rsidRPr="00195507">
        <w:t xml:space="preserve">, L.; Grassi, G.; Gruber, N.; </w:t>
      </w:r>
      <w:proofErr w:type="spellStart"/>
      <w:r w:rsidRPr="00195507">
        <w:t>Gürses</w:t>
      </w:r>
      <w:proofErr w:type="spellEnd"/>
      <w:r w:rsidRPr="00195507">
        <w:t xml:space="preserve">, Ö.; Harris, I.; Hefner, M.; Houghton, R. A.; Hurtt, G. C.; Iida, Y.; </w:t>
      </w:r>
      <w:proofErr w:type="spellStart"/>
      <w:r w:rsidRPr="00195507">
        <w:t>Ilyina</w:t>
      </w:r>
      <w:proofErr w:type="spellEnd"/>
      <w:r w:rsidRPr="00195507">
        <w:t xml:space="preserve">, T.; Jain, A. K.; </w:t>
      </w:r>
      <w:proofErr w:type="spellStart"/>
      <w:r w:rsidRPr="00195507">
        <w:t>Jersild</w:t>
      </w:r>
      <w:proofErr w:type="spellEnd"/>
      <w:r w:rsidRPr="00195507">
        <w:t xml:space="preserve">, A.; </w:t>
      </w:r>
      <w:proofErr w:type="spellStart"/>
      <w:r w:rsidRPr="00195507">
        <w:t>Kadono</w:t>
      </w:r>
      <w:proofErr w:type="spellEnd"/>
      <w:r w:rsidRPr="00195507">
        <w:t xml:space="preserve">, K.; Kato, E.; Kennedy, D.; Klein </w:t>
      </w:r>
      <w:proofErr w:type="spellStart"/>
      <w:r w:rsidRPr="00195507">
        <w:t>Goldewijk</w:t>
      </w:r>
      <w:proofErr w:type="spellEnd"/>
      <w:r w:rsidRPr="00195507">
        <w:t xml:space="preserve">, K.; Knauer, J.; </w:t>
      </w:r>
      <w:proofErr w:type="spellStart"/>
      <w:r w:rsidRPr="00195507">
        <w:t>Korsbakken</w:t>
      </w:r>
      <w:proofErr w:type="spellEnd"/>
      <w:r w:rsidRPr="00195507">
        <w:t xml:space="preserve">, J. I.; </w:t>
      </w:r>
      <w:proofErr w:type="spellStart"/>
      <w:r w:rsidRPr="00195507">
        <w:t>Landschützer</w:t>
      </w:r>
      <w:proofErr w:type="spellEnd"/>
      <w:r w:rsidRPr="00195507">
        <w:t xml:space="preserve">, P.; </w:t>
      </w:r>
      <w:proofErr w:type="spellStart"/>
      <w:r w:rsidRPr="00195507">
        <w:t>Lefèvre</w:t>
      </w:r>
      <w:proofErr w:type="spellEnd"/>
      <w:r w:rsidRPr="00195507">
        <w:t xml:space="preserve">, N.; Lindsay, K.; Liu, J.; Liu, Z.; Marland, G.; </w:t>
      </w:r>
      <w:proofErr w:type="spellStart"/>
      <w:r w:rsidRPr="00195507">
        <w:t>Mayot</w:t>
      </w:r>
      <w:proofErr w:type="spellEnd"/>
      <w:r w:rsidRPr="00195507">
        <w:t xml:space="preserve">, N.; McGrath, M. J.; </w:t>
      </w:r>
      <w:proofErr w:type="spellStart"/>
      <w:r w:rsidRPr="00195507">
        <w:t>Metzl</w:t>
      </w:r>
      <w:proofErr w:type="spellEnd"/>
      <w:r w:rsidRPr="00195507">
        <w:t xml:space="preserve">, N.; </w:t>
      </w:r>
      <w:proofErr w:type="spellStart"/>
      <w:r w:rsidRPr="00195507">
        <w:t>Monacci</w:t>
      </w:r>
      <w:proofErr w:type="spellEnd"/>
      <w:r w:rsidRPr="00195507">
        <w:t xml:space="preserve">, N. M.; Munro, D. R.; </w:t>
      </w:r>
      <w:proofErr w:type="spellStart"/>
      <w:r w:rsidRPr="00195507">
        <w:t>Nakaoka</w:t>
      </w:r>
      <w:proofErr w:type="spellEnd"/>
      <w:r w:rsidRPr="00195507">
        <w:t xml:space="preserve">, S.-I.; </w:t>
      </w:r>
      <w:proofErr w:type="spellStart"/>
      <w:r w:rsidRPr="00195507">
        <w:t>Niwa</w:t>
      </w:r>
      <w:proofErr w:type="spellEnd"/>
      <w:r w:rsidRPr="00195507">
        <w:t xml:space="preserve">, Y.; O’Brien, K.; Ono, T.; Palmer, P. I.; Pan, N.; Pierrot, D.; Pocock, K.; Poulter, B.; </w:t>
      </w:r>
      <w:proofErr w:type="spellStart"/>
      <w:r w:rsidRPr="00195507">
        <w:t>Resplandy</w:t>
      </w:r>
      <w:proofErr w:type="spellEnd"/>
      <w:r w:rsidRPr="00195507">
        <w:t xml:space="preserve">, L.; Robertson, E.; </w:t>
      </w:r>
      <w:proofErr w:type="spellStart"/>
      <w:r w:rsidRPr="00195507">
        <w:t>Rödenbeck</w:t>
      </w:r>
      <w:proofErr w:type="spellEnd"/>
      <w:r w:rsidRPr="00195507">
        <w:t xml:space="preserve">, C.; Rodriguez, C.; </w:t>
      </w:r>
      <w:proofErr w:type="spellStart"/>
      <w:r w:rsidRPr="00195507">
        <w:t>Rosan</w:t>
      </w:r>
      <w:proofErr w:type="spellEnd"/>
      <w:r w:rsidRPr="00195507">
        <w:t xml:space="preserve">, T. M.; Schwinger, J.; </w:t>
      </w:r>
      <w:proofErr w:type="spellStart"/>
      <w:r w:rsidRPr="00195507">
        <w:t>Séférian</w:t>
      </w:r>
      <w:proofErr w:type="spellEnd"/>
      <w:r w:rsidRPr="00195507">
        <w:t xml:space="preserve">, R.; </w:t>
      </w:r>
      <w:proofErr w:type="spellStart"/>
      <w:r w:rsidRPr="00195507">
        <w:t>Shutler</w:t>
      </w:r>
      <w:proofErr w:type="spellEnd"/>
      <w:r w:rsidRPr="00195507">
        <w:t xml:space="preserve">, J. D.; </w:t>
      </w:r>
      <w:proofErr w:type="spellStart"/>
      <w:r w:rsidRPr="00195507">
        <w:t>Skjelvan</w:t>
      </w:r>
      <w:proofErr w:type="spellEnd"/>
      <w:r w:rsidRPr="00195507">
        <w:t xml:space="preserve">, I.; Steinhoff, T.; Sun, Q.; Sutton, A. J.; Sweeney, C.; Takao, S.; </w:t>
      </w:r>
      <w:proofErr w:type="spellStart"/>
      <w:r w:rsidRPr="00195507">
        <w:t>Tanhua</w:t>
      </w:r>
      <w:proofErr w:type="spellEnd"/>
      <w:r w:rsidRPr="00195507">
        <w:t xml:space="preserve">, T.; Tans, P. P.; Tian, X.; Tian, H.; Tilbrook, B.; </w:t>
      </w:r>
      <w:proofErr w:type="spellStart"/>
      <w:r w:rsidRPr="00195507">
        <w:t>Tsujino</w:t>
      </w:r>
      <w:proofErr w:type="spellEnd"/>
      <w:r w:rsidRPr="00195507">
        <w:t xml:space="preserve">, H.; </w:t>
      </w:r>
      <w:proofErr w:type="spellStart"/>
      <w:r w:rsidRPr="00195507">
        <w:t>Tubiello</w:t>
      </w:r>
      <w:proofErr w:type="spellEnd"/>
      <w:r w:rsidRPr="00195507">
        <w:t xml:space="preserve">, F.; Van Der Werf, G. R.; Walker, A. P.; </w:t>
      </w:r>
      <w:proofErr w:type="spellStart"/>
      <w:r w:rsidRPr="00195507">
        <w:t>Wanninkhof</w:t>
      </w:r>
      <w:proofErr w:type="spellEnd"/>
      <w:r w:rsidRPr="00195507">
        <w:t xml:space="preserve">, R.; Whitehead, C.; </w:t>
      </w:r>
      <w:proofErr w:type="spellStart"/>
      <w:r w:rsidRPr="00195507">
        <w:t>Willstrand</w:t>
      </w:r>
      <w:proofErr w:type="spellEnd"/>
      <w:r w:rsidRPr="00195507">
        <w:t xml:space="preserve"> </w:t>
      </w:r>
      <w:proofErr w:type="spellStart"/>
      <w:r w:rsidRPr="00195507">
        <w:t>Wranne</w:t>
      </w:r>
      <w:proofErr w:type="spellEnd"/>
      <w:r w:rsidRPr="00195507">
        <w:t xml:space="preserve">, A.; Wright, R.; Yuan, W.; Yue, C.; </w:t>
      </w:r>
      <w:r w:rsidRPr="00195507">
        <w:lastRenderedPageBreak/>
        <w:t xml:space="preserve">Yue, X.; </w:t>
      </w:r>
      <w:proofErr w:type="spellStart"/>
      <w:r w:rsidRPr="00195507">
        <w:t>Zaehle</w:t>
      </w:r>
      <w:proofErr w:type="spellEnd"/>
      <w:r w:rsidRPr="00195507">
        <w:t xml:space="preserve">, S.; Zeng, J.; Zheng, B. Global Carbon Budget 2022. </w:t>
      </w:r>
      <w:r w:rsidRPr="00195507">
        <w:rPr>
          <w:i/>
          <w:iCs/>
        </w:rPr>
        <w:t>Earth Syst. Sci. Data</w:t>
      </w:r>
      <w:r w:rsidRPr="00195507">
        <w:t xml:space="preserve"> </w:t>
      </w:r>
      <w:r w:rsidRPr="00195507">
        <w:rPr>
          <w:b/>
          <w:bCs/>
        </w:rPr>
        <w:t>2022</w:t>
      </w:r>
      <w:r w:rsidRPr="00195507">
        <w:t xml:space="preserve">, </w:t>
      </w:r>
      <w:r w:rsidRPr="00195507">
        <w:rPr>
          <w:i/>
          <w:iCs/>
        </w:rPr>
        <w:t>14</w:t>
      </w:r>
      <w:r w:rsidRPr="00195507">
        <w:t xml:space="preserve"> (11), 4811–4900. https://doi.org/10.5194/essd-14-4811-2022.</w:t>
      </w:r>
    </w:p>
    <w:p w14:paraId="00FF45E5" w14:textId="77777777" w:rsidR="00195507" w:rsidRPr="00195507" w:rsidRDefault="00195507" w:rsidP="00195507">
      <w:pPr>
        <w:pStyle w:val="Bibliography"/>
      </w:pPr>
      <w:r w:rsidRPr="00195507">
        <w:t>(10)</w:t>
      </w:r>
      <w:r w:rsidRPr="00195507">
        <w:tab/>
        <w:t xml:space="preserve">Intergovernmental Panel </w:t>
      </w:r>
      <w:proofErr w:type="gramStart"/>
      <w:r w:rsidRPr="00195507">
        <w:t>On</w:t>
      </w:r>
      <w:proofErr w:type="gramEnd"/>
      <w:r w:rsidRPr="00195507">
        <w:t xml:space="preserve"> Climate Change (</w:t>
      </w:r>
      <w:proofErr w:type="spellStart"/>
      <w:r w:rsidRPr="00195507">
        <w:t>Ipcc</w:t>
      </w:r>
      <w:proofErr w:type="spellEnd"/>
      <w:r w:rsidRPr="00195507">
        <w:t xml:space="preserve">). </w:t>
      </w:r>
      <w:r w:rsidRPr="00195507">
        <w:rPr>
          <w:i/>
          <w:iCs/>
        </w:rPr>
        <w:t>Climate Change 2022 – Impacts, Adaptation and Vulnerability: Working Group II Contribution to the Sixth Assessment Report of the Intergovernmental Panel on Climate Change</w:t>
      </w:r>
      <w:r w:rsidRPr="00195507">
        <w:t>, 1st ed.; Cambridge University Press, 2023. https://doi.org/10.1017/9781009325844.</w:t>
      </w:r>
    </w:p>
    <w:p w14:paraId="5C291D50" w14:textId="77777777" w:rsidR="00195507" w:rsidRPr="00195507" w:rsidRDefault="00195507" w:rsidP="00195507">
      <w:pPr>
        <w:pStyle w:val="Bibliography"/>
      </w:pPr>
      <w:r w:rsidRPr="00195507">
        <w:t>(11)</w:t>
      </w:r>
      <w:r w:rsidRPr="00195507">
        <w:tab/>
      </w:r>
      <w:proofErr w:type="spellStart"/>
      <w:r w:rsidRPr="00195507">
        <w:t>Kulp</w:t>
      </w:r>
      <w:proofErr w:type="spellEnd"/>
      <w:r w:rsidRPr="00195507">
        <w:t xml:space="preserve">, S. A.; Strauss, B. H. New Elevation Data Triple Estimates of Global Vulnerability to Sea-Level Rise and Coastal Flooding.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19</w:t>
      </w:r>
      <w:r w:rsidRPr="00195507">
        <w:t xml:space="preserve">, </w:t>
      </w:r>
      <w:r w:rsidRPr="00195507">
        <w:rPr>
          <w:i/>
          <w:iCs/>
        </w:rPr>
        <w:t>10</w:t>
      </w:r>
      <w:r w:rsidRPr="00195507">
        <w:t xml:space="preserve"> (1), 4844. https://doi.org/10.1038/s41467-019-12808-z.</w:t>
      </w:r>
    </w:p>
    <w:p w14:paraId="30565C9A" w14:textId="77777777" w:rsidR="00195507" w:rsidRPr="00195507" w:rsidRDefault="00195507" w:rsidP="00195507">
      <w:pPr>
        <w:pStyle w:val="Bibliography"/>
      </w:pPr>
      <w:r w:rsidRPr="00195507">
        <w:t>(12)</w:t>
      </w:r>
      <w:r w:rsidRPr="00195507">
        <w:tab/>
        <w:t xml:space="preserve">CSSR 2017. </w:t>
      </w:r>
      <w:r w:rsidRPr="00195507">
        <w:rPr>
          <w:i/>
          <w:iCs/>
        </w:rPr>
        <w:t xml:space="preserve">USGCRP 2017 </w:t>
      </w:r>
      <w:proofErr w:type="spellStart"/>
      <w:r w:rsidRPr="00195507">
        <w:rPr>
          <w:i/>
          <w:iCs/>
        </w:rPr>
        <w:t>Clim</w:t>
      </w:r>
      <w:proofErr w:type="spellEnd"/>
      <w:r w:rsidRPr="00195507">
        <w:rPr>
          <w:i/>
          <w:iCs/>
        </w:rPr>
        <w:t xml:space="preserve">. Sci. Spec. Rep. Fourth Natl. </w:t>
      </w:r>
      <w:proofErr w:type="spellStart"/>
      <w:r w:rsidRPr="00195507">
        <w:rPr>
          <w:i/>
          <w:iCs/>
        </w:rPr>
        <w:t>Clim</w:t>
      </w:r>
      <w:proofErr w:type="spellEnd"/>
      <w:r w:rsidRPr="00195507">
        <w:rPr>
          <w:i/>
          <w:iCs/>
        </w:rPr>
        <w:t xml:space="preserve">. Assess. Vol. </w:t>
      </w:r>
      <w:proofErr w:type="spellStart"/>
      <w:r w:rsidRPr="00195507">
        <w:rPr>
          <w:i/>
          <w:iCs/>
        </w:rPr>
        <w:t>Wuebbles</w:t>
      </w:r>
      <w:proofErr w:type="spellEnd"/>
      <w:r w:rsidRPr="00195507">
        <w:rPr>
          <w:i/>
          <w:iCs/>
        </w:rPr>
        <w:t xml:space="preserve"> DJ DW Fahey KA Hibbard DJ Dokken BC Stewart TK </w:t>
      </w:r>
      <w:proofErr w:type="spellStart"/>
      <w:r w:rsidRPr="00195507">
        <w:rPr>
          <w:i/>
          <w:iCs/>
        </w:rPr>
        <w:t>Maycock</w:t>
      </w:r>
      <w:proofErr w:type="spellEnd"/>
      <w:r w:rsidRPr="00195507">
        <w:rPr>
          <w:i/>
          <w:iCs/>
        </w:rPr>
        <w:t xml:space="preserve"> Eds US Glob. Change Res. Program Wash. DC USA 470 Pp</w:t>
      </w:r>
      <w:r w:rsidRPr="00195507">
        <w:t>.</w:t>
      </w:r>
    </w:p>
    <w:p w14:paraId="7C2B3ECF" w14:textId="77777777" w:rsidR="00195507" w:rsidRPr="00195507" w:rsidRDefault="00195507" w:rsidP="00195507">
      <w:pPr>
        <w:pStyle w:val="Bibliography"/>
      </w:pPr>
      <w:r w:rsidRPr="00195507">
        <w:t>(13)</w:t>
      </w:r>
      <w:r w:rsidRPr="00195507">
        <w:tab/>
      </w:r>
      <w:proofErr w:type="spellStart"/>
      <w:r w:rsidRPr="00195507">
        <w:t>Glenk</w:t>
      </w:r>
      <w:proofErr w:type="spellEnd"/>
      <w:r w:rsidRPr="00195507">
        <w:t xml:space="preserve">, G.; </w:t>
      </w:r>
      <w:proofErr w:type="spellStart"/>
      <w:r w:rsidRPr="00195507">
        <w:t>Reichelstein</w:t>
      </w:r>
      <w:proofErr w:type="spellEnd"/>
      <w:r w:rsidRPr="00195507">
        <w:t xml:space="preserve">, S. Reversible Power-to-Gas Systems for Energy Conversion and Storage.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22</w:t>
      </w:r>
      <w:r w:rsidRPr="00195507">
        <w:t xml:space="preserve">, </w:t>
      </w:r>
      <w:r w:rsidRPr="00195507">
        <w:rPr>
          <w:i/>
          <w:iCs/>
        </w:rPr>
        <w:t>13</w:t>
      </w:r>
      <w:r w:rsidRPr="00195507">
        <w:t xml:space="preserve"> (1), 2010. https://doi.org/10.1038/s41467-022-29520-0.</w:t>
      </w:r>
    </w:p>
    <w:p w14:paraId="22157440" w14:textId="77777777" w:rsidR="00195507" w:rsidRPr="00195507" w:rsidRDefault="00195507" w:rsidP="00195507">
      <w:pPr>
        <w:pStyle w:val="Bibliography"/>
      </w:pPr>
      <w:r w:rsidRPr="00195507">
        <w:t>(14)</w:t>
      </w:r>
      <w:r w:rsidRPr="00195507">
        <w:tab/>
        <w:t xml:space="preserve">Ma, Z.; Legrand, U.; </w:t>
      </w:r>
      <w:proofErr w:type="spellStart"/>
      <w:r w:rsidRPr="00195507">
        <w:t>Pahija</w:t>
      </w:r>
      <w:proofErr w:type="spellEnd"/>
      <w:r w:rsidRPr="00195507">
        <w:t xml:space="preserve">, E.; Tavares, J. R.; </w:t>
      </w:r>
      <w:proofErr w:type="spellStart"/>
      <w:r w:rsidRPr="00195507">
        <w:t>Boffito</w:t>
      </w:r>
      <w:proofErr w:type="spellEnd"/>
      <w:r w:rsidRPr="00195507">
        <w:t xml:space="preserve">, D. C. From CO </w:t>
      </w:r>
      <w:r w:rsidRPr="00195507">
        <w:rPr>
          <w:vertAlign w:val="subscript"/>
        </w:rPr>
        <w:t>2</w:t>
      </w:r>
      <w:r w:rsidRPr="00195507">
        <w:t xml:space="preserve"> to Formic Acid Fuel Cells. </w:t>
      </w:r>
      <w:r w:rsidRPr="00195507">
        <w:rPr>
          <w:i/>
          <w:iCs/>
        </w:rPr>
        <w:t>Ind. Eng. Chem. Res.</w:t>
      </w:r>
      <w:r w:rsidRPr="00195507">
        <w:t xml:space="preserve"> </w:t>
      </w:r>
      <w:r w:rsidRPr="00195507">
        <w:rPr>
          <w:b/>
          <w:bCs/>
        </w:rPr>
        <w:t>2021</w:t>
      </w:r>
      <w:r w:rsidRPr="00195507">
        <w:t xml:space="preserve">, </w:t>
      </w:r>
      <w:r w:rsidRPr="00195507">
        <w:rPr>
          <w:i/>
          <w:iCs/>
        </w:rPr>
        <w:t>60</w:t>
      </w:r>
      <w:r w:rsidRPr="00195507">
        <w:t xml:space="preserve"> (2), 803–815. https://doi.org/10.1021/acs.iecr.0c04711.</w:t>
      </w:r>
    </w:p>
    <w:p w14:paraId="2C19880E" w14:textId="77777777" w:rsidR="00195507" w:rsidRPr="00195507" w:rsidRDefault="00195507" w:rsidP="00195507">
      <w:pPr>
        <w:pStyle w:val="Bibliography"/>
      </w:pPr>
      <w:r w:rsidRPr="00195507">
        <w:t>(15)</w:t>
      </w:r>
      <w:r w:rsidRPr="00195507">
        <w:tab/>
      </w:r>
      <w:proofErr w:type="spellStart"/>
      <w:r w:rsidRPr="00195507">
        <w:t>Carrette</w:t>
      </w:r>
      <w:proofErr w:type="spellEnd"/>
      <w:r w:rsidRPr="00195507">
        <w:t xml:space="preserve">, L.; Friedrich, K. A.; Stimming, U. Fuel Cells ± Fundamentals and Applications. </w:t>
      </w:r>
      <w:r w:rsidRPr="00195507">
        <w:rPr>
          <w:i/>
          <w:iCs/>
        </w:rPr>
        <w:t>FUEL CELLS</w:t>
      </w:r>
      <w:r w:rsidRPr="00195507">
        <w:t xml:space="preserve"> </w:t>
      </w:r>
      <w:r w:rsidRPr="00195507">
        <w:rPr>
          <w:b/>
          <w:bCs/>
        </w:rPr>
        <w:t>2001</w:t>
      </w:r>
      <w:r w:rsidRPr="00195507">
        <w:t>, No. 1.</w:t>
      </w:r>
    </w:p>
    <w:p w14:paraId="6A853B87" w14:textId="77777777" w:rsidR="00195507" w:rsidRPr="00195507" w:rsidRDefault="00195507" w:rsidP="00195507">
      <w:pPr>
        <w:pStyle w:val="Bibliography"/>
      </w:pPr>
      <w:r w:rsidRPr="00195507">
        <w:t>(16)</w:t>
      </w:r>
      <w:r w:rsidRPr="00195507">
        <w:tab/>
      </w:r>
      <w:proofErr w:type="spellStart"/>
      <w:r w:rsidRPr="00195507">
        <w:t>Laraminie</w:t>
      </w:r>
      <w:proofErr w:type="spellEnd"/>
      <w:r w:rsidRPr="00195507">
        <w:t>, J. and A. Dicks, Fuel Cell Systems Explained. 2003, West Sussex, England. John Wiley &amp; Sons, Inc.</w:t>
      </w:r>
    </w:p>
    <w:p w14:paraId="14499DF6" w14:textId="77777777" w:rsidR="00195507" w:rsidRPr="00195507" w:rsidRDefault="00195507" w:rsidP="00195507">
      <w:pPr>
        <w:pStyle w:val="Bibliography"/>
      </w:pPr>
      <w:r w:rsidRPr="00195507">
        <w:t>(17)</w:t>
      </w:r>
      <w:r w:rsidRPr="00195507">
        <w:tab/>
        <w:t xml:space="preserve">Eppinger, J.; Huang, K.-W. Formic Acid as a Hydrogen Energy Carrier. </w:t>
      </w:r>
      <w:r w:rsidRPr="00195507">
        <w:rPr>
          <w:i/>
          <w:iCs/>
        </w:rPr>
        <w:t>ACS Energy Lett.</w:t>
      </w:r>
      <w:r w:rsidRPr="00195507">
        <w:t xml:space="preserve"> </w:t>
      </w:r>
      <w:r w:rsidRPr="00195507">
        <w:rPr>
          <w:b/>
          <w:bCs/>
        </w:rPr>
        <w:t>2017</w:t>
      </w:r>
      <w:r w:rsidRPr="00195507">
        <w:t xml:space="preserve">, </w:t>
      </w:r>
      <w:r w:rsidRPr="00195507">
        <w:rPr>
          <w:i/>
          <w:iCs/>
        </w:rPr>
        <w:t>2</w:t>
      </w:r>
      <w:r w:rsidRPr="00195507">
        <w:t xml:space="preserve"> (1), 188–195. https://doi.org/10.1021/acsenergylett.6b00574.</w:t>
      </w:r>
    </w:p>
    <w:p w14:paraId="673D99C4" w14:textId="77777777" w:rsidR="00195507" w:rsidRPr="00195507" w:rsidRDefault="00195507" w:rsidP="00195507">
      <w:pPr>
        <w:pStyle w:val="Bibliography"/>
      </w:pPr>
      <w:r w:rsidRPr="00195507">
        <w:t>(18)</w:t>
      </w:r>
      <w:r w:rsidRPr="00195507">
        <w:tab/>
        <w:t xml:space="preserve">Bagger, A.; Jensen, K. D.; </w:t>
      </w:r>
      <w:proofErr w:type="spellStart"/>
      <w:r w:rsidRPr="00195507">
        <w:t>Rashedi</w:t>
      </w:r>
      <w:proofErr w:type="spellEnd"/>
      <w:r w:rsidRPr="00195507">
        <w:t>, M.; Luo, R.; Du, J.; Zhang, D.; Pereira, I. J.; Escudero-</w:t>
      </w:r>
      <w:proofErr w:type="spellStart"/>
      <w:r w:rsidRPr="00195507">
        <w:t>Escribano</w:t>
      </w:r>
      <w:proofErr w:type="spellEnd"/>
      <w:r w:rsidRPr="00195507">
        <w:t xml:space="preserve">, M.; </w:t>
      </w:r>
      <w:proofErr w:type="spellStart"/>
      <w:r w:rsidRPr="00195507">
        <w:t>Arenz</w:t>
      </w:r>
      <w:proofErr w:type="spellEnd"/>
      <w:r w:rsidRPr="00195507">
        <w:t xml:space="preserve">, M.; Rossmeisl, J. Correlations between Experiments and Simulations for Formic Acid Oxidation. </w:t>
      </w:r>
      <w:r w:rsidRPr="00195507">
        <w:rPr>
          <w:i/>
          <w:iCs/>
        </w:rPr>
        <w:t>Chem. Sci.</w:t>
      </w:r>
      <w:r w:rsidRPr="00195507">
        <w:t xml:space="preserve"> </w:t>
      </w:r>
      <w:r w:rsidRPr="00195507">
        <w:rPr>
          <w:b/>
          <w:bCs/>
        </w:rPr>
        <w:t>2022</w:t>
      </w:r>
      <w:r w:rsidRPr="00195507">
        <w:t xml:space="preserve">, </w:t>
      </w:r>
      <w:r w:rsidRPr="00195507">
        <w:rPr>
          <w:i/>
          <w:iCs/>
        </w:rPr>
        <w:t>13</w:t>
      </w:r>
      <w:r w:rsidRPr="00195507">
        <w:t xml:space="preserve"> (45), 13409–13417. https://doi.org/10.1039/D2SC05160E.</w:t>
      </w:r>
    </w:p>
    <w:p w14:paraId="4140E545" w14:textId="77777777" w:rsidR="00195507" w:rsidRPr="00195507" w:rsidRDefault="00195507" w:rsidP="00195507">
      <w:pPr>
        <w:pStyle w:val="Bibliography"/>
      </w:pPr>
      <w:r w:rsidRPr="00195507">
        <w:t>(19)</w:t>
      </w:r>
      <w:r w:rsidRPr="00195507">
        <w:tab/>
      </w:r>
      <w:proofErr w:type="spellStart"/>
      <w:r w:rsidRPr="00195507">
        <w:t>Linstrom</w:t>
      </w:r>
      <w:proofErr w:type="spellEnd"/>
      <w:r w:rsidRPr="00195507">
        <w:t xml:space="preserve">, P. NIST Chemistry </w:t>
      </w:r>
      <w:proofErr w:type="spellStart"/>
      <w:r w:rsidRPr="00195507">
        <w:t>WebBook</w:t>
      </w:r>
      <w:proofErr w:type="spellEnd"/>
      <w:r w:rsidRPr="00195507">
        <w:t>, NIST Standard Reference Database 69, 1997. https://doi.org/10.18434/T4D303.</w:t>
      </w:r>
    </w:p>
    <w:p w14:paraId="71A86593" w14:textId="77777777" w:rsidR="00195507" w:rsidRPr="00195507" w:rsidRDefault="00195507" w:rsidP="00195507">
      <w:pPr>
        <w:pStyle w:val="Bibliography"/>
      </w:pPr>
      <w:r w:rsidRPr="00195507">
        <w:t>(20)</w:t>
      </w:r>
      <w:r w:rsidRPr="00195507">
        <w:tab/>
        <w:t xml:space="preserve">Al-Akraa, I. M.; </w:t>
      </w:r>
      <w:proofErr w:type="spellStart"/>
      <w:r w:rsidRPr="00195507">
        <w:t>Asal</w:t>
      </w:r>
      <w:proofErr w:type="spellEnd"/>
      <w:r w:rsidRPr="00195507">
        <w:t xml:space="preserve">, Y. M.; Darwish, S. A. A Simple and Effective Way to Overcome Carbon Monoxide Poisoning of Platinum Surfaces in Direct Formic Acid Fuel Cells. </w:t>
      </w:r>
      <w:r w:rsidRPr="00195507">
        <w:rPr>
          <w:i/>
          <w:iCs/>
        </w:rPr>
        <w:t xml:space="preserve">Int. J. </w:t>
      </w:r>
      <w:proofErr w:type="spellStart"/>
      <w:r w:rsidRPr="00195507">
        <w:rPr>
          <w:i/>
          <w:iCs/>
        </w:rPr>
        <w:t>Electrochem</w:t>
      </w:r>
      <w:proofErr w:type="spellEnd"/>
      <w:r w:rsidRPr="00195507">
        <w:rPr>
          <w:i/>
          <w:iCs/>
        </w:rPr>
        <w:t>. Sci.</w:t>
      </w:r>
      <w:r w:rsidRPr="00195507">
        <w:t xml:space="preserve"> </w:t>
      </w:r>
      <w:r w:rsidRPr="00195507">
        <w:rPr>
          <w:b/>
          <w:bCs/>
        </w:rPr>
        <w:t>2019</w:t>
      </w:r>
      <w:r w:rsidRPr="00195507">
        <w:t xml:space="preserve">, </w:t>
      </w:r>
      <w:r w:rsidRPr="00195507">
        <w:rPr>
          <w:i/>
          <w:iCs/>
        </w:rPr>
        <w:t>14</w:t>
      </w:r>
      <w:r w:rsidRPr="00195507">
        <w:t xml:space="preserve"> (8), 8267–8275. https://doi.org/10.20964/2019.08.100.</w:t>
      </w:r>
    </w:p>
    <w:p w14:paraId="644DAC9D" w14:textId="77777777" w:rsidR="00195507" w:rsidRPr="00195507" w:rsidRDefault="00195507" w:rsidP="00195507">
      <w:pPr>
        <w:pStyle w:val="Bibliography"/>
      </w:pPr>
      <w:r w:rsidRPr="00195507">
        <w:t>(21)</w:t>
      </w:r>
      <w:r w:rsidRPr="00195507">
        <w:tab/>
        <w:t xml:space="preserve">Ortiz-Ortega, E.; Carrera-Cerritos, R.; </w:t>
      </w:r>
      <w:proofErr w:type="spellStart"/>
      <w:r w:rsidRPr="00195507">
        <w:t>Arjona</w:t>
      </w:r>
      <w:proofErr w:type="spellEnd"/>
      <w:r w:rsidRPr="00195507">
        <w:t>, N.; Guerra-</w:t>
      </w:r>
      <w:proofErr w:type="spellStart"/>
      <w:r w:rsidRPr="00195507">
        <w:t>Balcázar</w:t>
      </w:r>
      <w:proofErr w:type="spellEnd"/>
      <w:r w:rsidRPr="00195507">
        <w:t>, M.; Cuevas-</w:t>
      </w:r>
      <w:proofErr w:type="spellStart"/>
      <w:r w:rsidRPr="00195507">
        <w:t>Muñiz</w:t>
      </w:r>
      <w:proofErr w:type="spellEnd"/>
      <w:r w:rsidRPr="00195507">
        <w:t xml:space="preserve">, F. M.; Arriaga, L. G.; Ledesma-García, J. Pd Nanostructures with High Tolerance to CO Poisoning in the Formic Acid Electrooxidation Reaction. </w:t>
      </w:r>
      <w:r w:rsidRPr="00195507">
        <w:rPr>
          <w:i/>
          <w:iCs/>
        </w:rPr>
        <w:t>Procedia Chem.</w:t>
      </w:r>
      <w:r w:rsidRPr="00195507">
        <w:t xml:space="preserve"> </w:t>
      </w:r>
      <w:r w:rsidRPr="00195507">
        <w:rPr>
          <w:b/>
          <w:bCs/>
        </w:rPr>
        <w:t>2014</w:t>
      </w:r>
      <w:r w:rsidRPr="00195507">
        <w:t xml:space="preserve">, </w:t>
      </w:r>
      <w:r w:rsidRPr="00195507">
        <w:rPr>
          <w:i/>
          <w:iCs/>
        </w:rPr>
        <w:t>12</w:t>
      </w:r>
      <w:r w:rsidRPr="00195507">
        <w:t>, 9–18. https://doi.org/10.1016/j.proche.2014.12.035.</w:t>
      </w:r>
    </w:p>
    <w:p w14:paraId="12E3F8C0" w14:textId="77777777" w:rsidR="00195507" w:rsidRPr="00195507" w:rsidRDefault="00195507" w:rsidP="00195507">
      <w:pPr>
        <w:pStyle w:val="Bibliography"/>
      </w:pPr>
      <w:r w:rsidRPr="00195507">
        <w:t>(22)</w:t>
      </w:r>
      <w:r w:rsidRPr="00195507">
        <w:tab/>
        <w:t xml:space="preserve">Zhong, W.; Zhang, D. New Insight into the CO Formation Mechanism during Formic Acid Oxidation on Pt(111). </w:t>
      </w:r>
      <w:proofErr w:type="spellStart"/>
      <w:r w:rsidRPr="00195507">
        <w:rPr>
          <w:i/>
          <w:iCs/>
        </w:rPr>
        <w:t>Catal</w:t>
      </w:r>
      <w:proofErr w:type="spellEnd"/>
      <w:r w:rsidRPr="00195507">
        <w:rPr>
          <w:i/>
          <w:iCs/>
        </w:rPr>
        <w:t xml:space="preserve">. </w:t>
      </w:r>
      <w:proofErr w:type="spellStart"/>
      <w:r w:rsidRPr="00195507">
        <w:rPr>
          <w:i/>
          <w:iCs/>
        </w:rPr>
        <w:t>Commun</w:t>
      </w:r>
      <w:proofErr w:type="spellEnd"/>
      <w:r w:rsidRPr="00195507">
        <w:rPr>
          <w:i/>
          <w:iCs/>
        </w:rPr>
        <w:t>.</w:t>
      </w:r>
      <w:r w:rsidRPr="00195507">
        <w:t xml:space="preserve"> </w:t>
      </w:r>
      <w:r w:rsidRPr="00195507">
        <w:rPr>
          <w:b/>
          <w:bCs/>
        </w:rPr>
        <w:t>2012</w:t>
      </w:r>
      <w:r w:rsidRPr="00195507">
        <w:t xml:space="preserve">, </w:t>
      </w:r>
      <w:r w:rsidRPr="00195507">
        <w:rPr>
          <w:i/>
          <w:iCs/>
        </w:rPr>
        <w:t>29</w:t>
      </w:r>
      <w:r w:rsidRPr="00195507">
        <w:t>, 82–86. https://doi.org/10.1016/j.catcom.2012.09.002.</w:t>
      </w:r>
    </w:p>
    <w:p w14:paraId="4ECA9EF0" w14:textId="77777777" w:rsidR="00195507" w:rsidRPr="00195507" w:rsidRDefault="00195507" w:rsidP="00195507">
      <w:pPr>
        <w:pStyle w:val="Bibliography"/>
      </w:pPr>
      <w:r w:rsidRPr="00195507">
        <w:t>(23)</w:t>
      </w:r>
      <w:r w:rsidRPr="00195507">
        <w:tab/>
      </w:r>
      <w:proofErr w:type="spellStart"/>
      <w:r w:rsidRPr="00195507">
        <w:t>Ooka</w:t>
      </w:r>
      <w:proofErr w:type="spellEnd"/>
      <w:r w:rsidRPr="00195507">
        <w:t xml:space="preserve">, H.; Huang, J.; Exner, K. S. The Sabatier Principle in Electrocatalysis: Basics, Limitations, and Extensions. </w:t>
      </w:r>
      <w:r w:rsidRPr="00195507">
        <w:rPr>
          <w:i/>
          <w:iCs/>
        </w:rPr>
        <w:t>Front. Energy Res.</w:t>
      </w:r>
      <w:r w:rsidRPr="00195507">
        <w:t xml:space="preserve"> </w:t>
      </w:r>
      <w:r w:rsidRPr="00195507">
        <w:rPr>
          <w:b/>
          <w:bCs/>
        </w:rPr>
        <w:t>2021</w:t>
      </w:r>
      <w:r w:rsidRPr="00195507">
        <w:t xml:space="preserve">, </w:t>
      </w:r>
      <w:r w:rsidRPr="00195507">
        <w:rPr>
          <w:i/>
          <w:iCs/>
        </w:rPr>
        <w:t>9</w:t>
      </w:r>
      <w:r w:rsidRPr="00195507">
        <w:t>, 654460. https://doi.org/10.3389/fenrg.2021.654460.</w:t>
      </w:r>
    </w:p>
    <w:p w14:paraId="4E403813" w14:textId="77777777" w:rsidR="00195507" w:rsidRPr="00195507" w:rsidRDefault="00195507" w:rsidP="00195507">
      <w:pPr>
        <w:pStyle w:val="Bibliography"/>
      </w:pPr>
      <w:r w:rsidRPr="00195507">
        <w:t>(24)</w:t>
      </w:r>
      <w:r w:rsidRPr="00195507">
        <w:tab/>
        <w:t xml:space="preserve">Batchelor, T. A. A.; Pedersen, J. K.; </w:t>
      </w:r>
      <w:proofErr w:type="spellStart"/>
      <w:r w:rsidRPr="00195507">
        <w:t>Winther</w:t>
      </w:r>
      <w:proofErr w:type="spellEnd"/>
      <w:r w:rsidRPr="00195507">
        <w:t xml:space="preserve">, S. H.; Castelli, I. E.; Jacobsen, K. W.; Rossmeisl, J. High-Entropy Alloys as a Discovery Platform for Electrocatalysis. </w:t>
      </w:r>
      <w:r w:rsidRPr="00195507">
        <w:rPr>
          <w:i/>
          <w:iCs/>
        </w:rPr>
        <w:t>Joule</w:t>
      </w:r>
      <w:r w:rsidRPr="00195507">
        <w:t xml:space="preserve"> </w:t>
      </w:r>
      <w:r w:rsidRPr="00195507">
        <w:rPr>
          <w:b/>
          <w:bCs/>
        </w:rPr>
        <w:t>2019</w:t>
      </w:r>
      <w:r w:rsidRPr="00195507">
        <w:t xml:space="preserve">, </w:t>
      </w:r>
      <w:r w:rsidRPr="00195507">
        <w:rPr>
          <w:i/>
          <w:iCs/>
        </w:rPr>
        <w:t>3</w:t>
      </w:r>
      <w:r w:rsidRPr="00195507">
        <w:t xml:space="preserve"> (3), 834–845. https://doi.org/10.1016/j.joule.2018.12.015.</w:t>
      </w:r>
    </w:p>
    <w:p w14:paraId="10B41768" w14:textId="77777777" w:rsidR="00195507" w:rsidRPr="00195507" w:rsidRDefault="00195507" w:rsidP="00195507">
      <w:pPr>
        <w:pStyle w:val="Bibliography"/>
      </w:pPr>
      <w:r w:rsidRPr="00195507">
        <w:t>(25)</w:t>
      </w:r>
      <w:r w:rsidRPr="00195507">
        <w:tab/>
        <w:t xml:space="preserve">Pedersen, J. K.; Clausen, C. M.; </w:t>
      </w:r>
      <w:proofErr w:type="spellStart"/>
      <w:r w:rsidRPr="00195507">
        <w:t>Krysiak</w:t>
      </w:r>
      <w:proofErr w:type="spellEnd"/>
      <w:r w:rsidRPr="00195507">
        <w:t xml:space="preserve">, O. A.; Xiao, B.; Batchelor, T. A. A.; </w:t>
      </w:r>
      <w:proofErr w:type="spellStart"/>
      <w:r w:rsidRPr="00195507">
        <w:t>Löffler</w:t>
      </w:r>
      <w:proofErr w:type="spellEnd"/>
      <w:r w:rsidRPr="00195507">
        <w:t xml:space="preserve">, T.; Mints, V. A.; </w:t>
      </w:r>
      <w:proofErr w:type="spellStart"/>
      <w:r w:rsidRPr="00195507">
        <w:t>Banko</w:t>
      </w:r>
      <w:proofErr w:type="spellEnd"/>
      <w:r w:rsidRPr="00195507">
        <w:t xml:space="preserve">, L.; </w:t>
      </w:r>
      <w:proofErr w:type="spellStart"/>
      <w:r w:rsidRPr="00195507">
        <w:t>Arenz</w:t>
      </w:r>
      <w:proofErr w:type="spellEnd"/>
      <w:r w:rsidRPr="00195507">
        <w:t xml:space="preserve">, M.; </w:t>
      </w:r>
      <w:proofErr w:type="spellStart"/>
      <w:r w:rsidRPr="00195507">
        <w:t>Savan</w:t>
      </w:r>
      <w:proofErr w:type="spellEnd"/>
      <w:r w:rsidRPr="00195507">
        <w:t xml:space="preserve">, A.; </w:t>
      </w:r>
      <w:proofErr w:type="spellStart"/>
      <w:r w:rsidRPr="00195507">
        <w:t>Schuhmann</w:t>
      </w:r>
      <w:proofErr w:type="spellEnd"/>
      <w:r w:rsidRPr="00195507">
        <w:t xml:space="preserve">, W.; Ludwig, A.; Rossmeisl, J. Bayesian Optimization of High‐Entropy Alloy Compositions for </w:t>
      </w:r>
      <w:r w:rsidRPr="00195507">
        <w:lastRenderedPageBreak/>
        <w:t xml:space="preserve">Electrocatalytic Oxygen Reduction**. </w:t>
      </w:r>
      <w:proofErr w:type="spellStart"/>
      <w:r w:rsidRPr="00195507">
        <w:rPr>
          <w:i/>
          <w:iCs/>
        </w:rPr>
        <w:t>Angew</w:t>
      </w:r>
      <w:proofErr w:type="spellEnd"/>
      <w:r w:rsidRPr="00195507">
        <w:rPr>
          <w:i/>
          <w:iCs/>
        </w:rPr>
        <w:t>. Chem.</w:t>
      </w:r>
      <w:r w:rsidRPr="00195507">
        <w:t xml:space="preserve"> </w:t>
      </w:r>
      <w:r w:rsidRPr="00195507">
        <w:rPr>
          <w:b/>
          <w:bCs/>
        </w:rPr>
        <w:t>2021</w:t>
      </w:r>
      <w:r w:rsidRPr="00195507">
        <w:t xml:space="preserve">, </w:t>
      </w:r>
      <w:r w:rsidRPr="00195507">
        <w:rPr>
          <w:i/>
          <w:iCs/>
        </w:rPr>
        <w:t>133</w:t>
      </w:r>
      <w:r w:rsidRPr="00195507">
        <w:t xml:space="preserve"> (45), 24346–24354. https://doi.org/10.1002/ange.202108116.</w:t>
      </w:r>
    </w:p>
    <w:p w14:paraId="67F2B6D6" w14:textId="77777777" w:rsidR="00195507" w:rsidRPr="00195507" w:rsidRDefault="00195507" w:rsidP="00195507">
      <w:pPr>
        <w:pStyle w:val="Bibliography"/>
      </w:pPr>
      <w:r w:rsidRPr="00195507">
        <w:t>(26)</w:t>
      </w:r>
      <w:r w:rsidRPr="00195507">
        <w:tab/>
      </w:r>
      <w:r w:rsidRPr="00195507">
        <w:rPr>
          <w:i/>
          <w:iCs/>
        </w:rPr>
        <w:t>The IUPAC Compendium of Chemical Terminology: The Gold Book</w:t>
      </w:r>
      <w:r w:rsidRPr="00195507">
        <w:t>, 4th ed.; Gold, V., Ed.; International Union of Pure and Applied Chemistry (IUPAC): Research Triangle Park, NC, 2019. https://doi.org/10.1351/goldbook.</w:t>
      </w:r>
    </w:p>
    <w:p w14:paraId="655D2993" w14:textId="77777777" w:rsidR="00195507" w:rsidRPr="00195507" w:rsidRDefault="00195507" w:rsidP="00195507">
      <w:pPr>
        <w:pStyle w:val="Bibliography"/>
      </w:pPr>
      <w:r w:rsidRPr="00195507">
        <w:t>(27)</w:t>
      </w:r>
      <w:r w:rsidRPr="00195507">
        <w:tab/>
        <w:t xml:space="preserve">Chan, K.; Tsai, C.; Hansen, H. A.; </w:t>
      </w:r>
      <w:proofErr w:type="spellStart"/>
      <w:r w:rsidRPr="00195507">
        <w:t>Nørskov</w:t>
      </w:r>
      <w:proofErr w:type="spellEnd"/>
      <w:r w:rsidRPr="00195507">
        <w:t xml:space="preserve">, J. K. Molybdenum </w:t>
      </w:r>
      <w:proofErr w:type="spellStart"/>
      <w:r w:rsidRPr="00195507">
        <w:t>Sulfides</w:t>
      </w:r>
      <w:proofErr w:type="spellEnd"/>
      <w:r w:rsidRPr="00195507">
        <w:t xml:space="preserve"> and Selenides as Possible Electrocatalysts for CO </w:t>
      </w:r>
      <w:r w:rsidRPr="00195507">
        <w:rPr>
          <w:vertAlign w:val="subscript"/>
        </w:rPr>
        <w:t>2</w:t>
      </w:r>
      <w:r w:rsidRPr="00195507">
        <w:t xml:space="preserve"> Reduction. </w:t>
      </w:r>
      <w:proofErr w:type="spellStart"/>
      <w:r w:rsidRPr="00195507">
        <w:rPr>
          <w:i/>
          <w:iCs/>
        </w:rPr>
        <w:t>ChemCatChem</w:t>
      </w:r>
      <w:proofErr w:type="spellEnd"/>
      <w:r w:rsidRPr="00195507">
        <w:t xml:space="preserve"> </w:t>
      </w:r>
      <w:r w:rsidRPr="00195507">
        <w:rPr>
          <w:b/>
          <w:bCs/>
        </w:rPr>
        <w:t>2014</w:t>
      </w:r>
      <w:r w:rsidRPr="00195507">
        <w:t xml:space="preserve">, </w:t>
      </w:r>
      <w:r w:rsidRPr="00195507">
        <w:rPr>
          <w:i/>
          <w:iCs/>
        </w:rPr>
        <w:t>6</w:t>
      </w:r>
      <w:r w:rsidRPr="00195507">
        <w:t xml:space="preserve"> (7), 1899–1905. https://doi.org/10.1002/cctc.201402128.</w:t>
      </w:r>
    </w:p>
    <w:p w14:paraId="4210D394" w14:textId="77777777" w:rsidR="00195507" w:rsidRPr="00195507" w:rsidRDefault="00195507" w:rsidP="00195507">
      <w:pPr>
        <w:pStyle w:val="Bibliography"/>
      </w:pPr>
      <w:r w:rsidRPr="00195507">
        <w:t>(28)</w:t>
      </w:r>
      <w:r w:rsidRPr="00195507">
        <w:tab/>
        <w:t xml:space="preserve">Atkins, P. W.; De Paula, J.; Keeler, J. </w:t>
      </w:r>
      <w:r w:rsidRPr="00195507">
        <w:rPr>
          <w:i/>
          <w:iCs/>
        </w:rPr>
        <w:t>Atkins’ Physical Chemistry</w:t>
      </w:r>
      <w:r w:rsidRPr="00195507">
        <w:t>, Twelfth edition.; Oxford University Press: New York, NY, 2023.</w:t>
      </w:r>
    </w:p>
    <w:p w14:paraId="1A91B32E" w14:textId="77777777" w:rsidR="00195507" w:rsidRPr="00195507" w:rsidRDefault="00195507" w:rsidP="00195507">
      <w:pPr>
        <w:pStyle w:val="Bibliography"/>
      </w:pPr>
      <w:r w:rsidRPr="00195507">
        <w:t>(29)</w:t>
      </w:r>
      <w:r w:rsidRPr="00195507">
        <w:tab/>
        <w:t>Gibbs, J. W. Gibbs, Josiah Willard. “On the Equilibrium of Heterogeneous Substances.” (1879): 300-320.</w:t>
      </w:r>
    </w:p>
    <w:p w14:paraId="62939A17" w14:textId="77777777" w:rsidR="00195507" w:rsidRPr="00195507" w:rsidRDefault="00195507" w:rsidP="00195507">
      <w:pPr>
        <w:pStyle w:val="Bibliography"/>
      </w:pPr>
      <w:r w:rsidRPr="00195507">
        <w:t>(30)</w:t>
      </w:r>
      <w:r w:rsidRPr="00195507">
        <w:tab/>
        <w:t xml:space="preserve">Yeh, J.-W.; Chen, S.-K.; Lin, S.-J.; Gan, J.-Y.; Chin, T.-S.; Shun, T.-T.; </w:t>
      </w:r>
      <w:proofErr w:type="spellStart"/>
      <w:r w:rsidRPr="00195507">
        <w:t>Tsau</w:t>
      </w:r>
      <w:proofErr w:type="spellEnd"/>
      <w:r w:rsidRPr="00195507">
        <w:t xml:space="preserve">, C.-H.; Chang, S.-Y. Nanostructured High-Entropy Alloys with Multiple Principal Elements: Novel Alloy Design Concepts and Outcomes. </w:t>
      </w:r>
      <w:r w:rsidRPr="00195507">
        <w:rPr>
          <w:i/>
          <w:iCs/>
        </w:rPr>
        <w:t>Adv. Eng. Mater.</w:t>
      </w:r>
      <w:r w:rsidRPr="00195507">
        <w:t xml:space="preserve"> </w:t>
      </w:r>
      <w:r w:rsidRPr="00195507">
        <w:rPr>
          <w:b/>
          <w:bCs/>
        </w:rPr>
        <w:t>2004</w:t>
      </w:r>
      <w:r w:rsidRPr="00195507">
        <w:t xml:space="preserve">, </w:t>
      </w:r>
      <w:r w:rsidRPr="00195507">
        <w:rPr>
          <w:i/>
          <w:iCs/>
        </w:rPr>
        <w:t>6</w:t>
      </w:r>
      <w:r w:rsidRPr="00195507">
        <w:t xml:space="preserve"> (5), 299–303. https://doi.org/10.1002/adem.200300567.</w:t>
      </w:r>
    </w:p>
    <w:p w14:paraId="538B4EE7" w14:textId="77777777" w:rsidR="00195507" w:rsidRPr="00195507" w:rsidRDefault="00195507" w:rsidP="00195507">
      <w:pPr>
        <w:pStyle w:val="Bibliography"/>
      </w:pPr>
      <w:r w:rsidRPr="00195507">
        <w:t>(31)</w:t>
      </w:r>
      <w:r w:rsidRPr="00195507">
        <w:tab/>
        <w:t xml:space="preserve">Swalin, R. A. </w:t>
      </w:r>
      <w:r w:rsidRPr="00195507">
        <w:rPr>
          <w:i/>
          <w:iCs/>
        </w:rPr>
        <w:t>Thermodynamics of Solids</w:t>
      </w:r>
      <w:r w:rsidRPr="00195507">
        <w:t>, 2d ed.; Wiley series on the science and technology of materials; J. Wiley: New York, 1972.</w:t>
      </w:r>
    </w:p>
    <w:p w14:paraId="225ED900" w14:textId="77777777" w:rsidR="00195507" w:rsidRPr="00195507" w:rsidRDefault="00195507" w:rsidP="00195507">
      <w:pPr>
        <w:pStyle w:val="Bibliography"/>
      </w:pPr>
      <w:r w:rsidRPr="00195507">
        <w:t>(32)</w:t>
      </w:r>
      <w:r w:rsidRPr="00195507">
        <w:tab/>
        <w:t xml:space="preserve">Miracle, D. B.; </w:t>
      </w:r>
      <w:proofErr w:type="spellStart"/>
      <w:r w:rsidRPr="00195507">
        <w:t>Senkov</w:t>
      </w:r>
      <w:proofErr w:type="spellEnd"/>
      <w:r w:rsidRPr="00195507">
        <w:t xml:space="preserve">, O. N. A Critical Review of High Entropy Alloys and Related Concepts. </w:t>
      </w:r>
      <w:r w:rsidRPr="00195507">
        <w:rPr>
          <w:i/>
          <w:iCs/>
        </w:rPr>
        <w:t>Acta Mater.</w:t>
      </w:r>
      <w:r w:rsidRPr="00195507">
        <w:t xml:space="preserve"> </w:t>
      </w:r>
      <w:r w:rsidRPr="00195507">
        <w:rPr>
          <w:b/>
          <w:bCs/>
        </w:rPr>
        <w:t>2017</w:t>
      </w:r>
      <w:r w:rsidRPr="00195507">
        <w:t xml:space="preserve">, </w:t>
      </w:r>
      <w:r w:rsidRPr="00195507">
        <w:rPr>
          <w:i/>
          <w:iCs/>
        </w:rPr>
        <w:t>122</w:t>
      </w:r>
      <w:r w:rsidRPr="00195507">
        <w:t>, 448–511. https://doi.org/10.1016/j.actamat.2016.08.081.</w:t>
      </w:r>
    </w:p>
    <w:p w14:paraId="2BB789C0" w14:textId="77777777" w:rsidR="00195507" w:rsidRPr="00195507" w:rsidRDefault="00195507" w:rsidP="00195507">
      <w:pPr>
        <w:pStyle w:val="Bibliography"/>
      </w:pPr>
      <w:r w:rsidRPr="00195507">
        <w:t>(33)</w:t>
      </w:r>
      <w:r w:rsidRPr="00195507">
        <w:tab/>
      </w:r>
      <w:proofErr w:type="spellStart"/>
      <w:r w:rsidRPr="00195507">
        <w:t>Troparevsky</w:t>
      </w:r>
      <w:proofErr w:type="spellEnd"/>
      <w:r w:rsidRPr="00195507">
        <w:t xml:space="preserve">, M. C.; Morris, J. R.; </w:t>
      </w:r>
      <w:proofErr w:type="spellStart"/>
      <w:r w:rsidRPr="00195507">
        <w:t>Daene</w:t>
      </w:r>
      <w:proofErr w:type="spellEnd"/>
      <w:r w:rsidRPr="00195507">
        <w:t xml:space="preserve">, M.; Wang, Y.; </w:t>
      </w:r>
      <w:proofErr w:type="spellStart"/>
      <w:r w:rsidRPr="00195507">
        <w:t>Lupini</w:t>
      </w:r>
      <w:proofErr w:type="spellEnd"/>
      <w:r w:rsidRPr="00195507">
        <w:t xml:space="preserve">, A. R.; Stocks, G. M. Beyond Atomic Sizes and Hume-Rothery Rules: Understanding and Predicting High-Entropy Alloys. </w:t>
      </w:r>
      <w:r w:rsidRPr="00195507">
        <w:rPr>
          <w:i/>
          <w:iCs/>
        </w:rPr>
        <w:t>JOM</w:t>
      </w:r>
      <w:r w:rsidRPr="00195507">
        <w:t xml:space="preserve"> </w:t>
      </w:r>
      <w:r w:rsidRPr="00195507">
        <w:rPr>
          <w:b/>
          <w:bCs/>
        </w:rPr>
        <w:t>2015</w:t>
      </w:r>
      <w:r w:rsidRPr="00195507">
        <w:t xml:space="preserve">, </w:t>
      </w:r>
      <w:r w:rsidRPr="00195507">
        <w:rPr>
          <w:i/>
          <w:iCs/>
        </w:rPr>
        <w:t>67</w:t>
      </w:r>
      <w:r w:rsidRPr="00195507">
        <w:t xml:space="preserve"> (10), 2350–2363. https://doi.org/10.1007/s11837-015-1594-2.</w:t>
      </w:r>
    </w:p>
    <w:p w14:paraId="3B2C5FCB" w14:textId="77777777" w:rsidR="00195507" w:rsidRPr="00195507" w:rsidRDefault="00195507" w:rsidP="00195507">
      <w:pPr>
        <w:pStyle w:val="Bibliography"/>
      </w:pPr>
      <w:r w:rsidRPr="00195507">
        <w:t>(34)</w:t>
      </w:r>
      <w:r w:rsidRPr="00195507">
        <w:tab/>
      </w:r>
      <w:proofErr w:type="spellStart"/>
      <w:r w:rsidRPr="00195507">
        <w:t>Lv</w:t>
      </w:r>
      <w:proofErr w:type="spellEnd"/>
      <w:r w:rsidRPr="00195507">
        <w:t xml:space="preserve">, Z. Y.; Liu, X. J.; Jia, B.; Wang, H.; Wu, Y.; Lu, Z. P. Development of a Novel High-Entropy Alloy with Eminent Efficiency of Degrading Azo Dye Solutions. </w:t>
      </w:r>
      <w:r w:rsidRPr="00195507">
        <w:rPr>
          <w:i/>
          <w:iCs/>
        </w:rPr>
        <w:t>Sci. Rep.</w:t>
      </w:r>
      <w:r w:rsidRPr="00195507">
        <w:t xml:space="preserve"> </w:t>
      </w:r>
      <w:r w:rsidRPr="00195507">
        <w:rPr>
          <w:b/>
          <w:bCs/>
        </w:rPr>
        <w:t>2016</w:t>
      </w:r>
      <w:r w:rsidRPr="00195507">
        <w:t xml:space="preserve">, </w:t>
      </w:r>
      <w:r w:rsidRPr="00195507">
        <w:rPr>
          <w:i/>
          <w:iCs/>
        </w:rPr>
        <w:t>6</w:t>
      </w:r>
      <w:r w:rsidRPr="00195507">
        <w:t xml:space="preserve"> (1), 34213. https://doi.org/10.1038/srep34213.</w:t>
      </w:r>
    </w:p>
    <w:p w14:paraId="3063CECE" w14:textId="77777777" w:rsidR="00195507" w:rsidRPr="00195507" w:rsidRDefault="00195507" w:rsidP="00195507">
      <w:pPr>
        <w:pStyle w:val="Bibliography"/>
      </w:pPr>
      <w:r w:rsidRPr="00195507">
        <w:t>(35)</w:t>
      </w:r>
      <w:r w:rsidRPr="00195507">
        <w:tab/>
        <w:t xml:space="preserve">Pedersen, J. K.; Batchelor, T. A. A.; Bagger, A.; Rossmeisl, J. High-Entropy Alloys as Catalysts for the CO </w:t>
      </w:r>
      <w:proofErr w:type="gramStart"/>
      <w:r w:rsidRPr="00195507">
        <w:rPr>
          <w:vertAlign w:val="subscript"/>
        </w:rPr>
        <w:t>2</w:t>
      </w:r>
      <w:proofErr w:type="gramEnd"/>
      <w:r w:rsidRPr="00195507">
        <w:t xml:space="preserve"> and CO Reduction Reactions. </w:t>
      </w:r>
      <w:r w:rsidRPr="00195507">
        <w:rPr>
          <w:i/>
          <w:iCs/>
        </w:rPr>
        <w:t xml:space="preserve">ACS </w:t>
      </w:r>
      <w:proofErr w:type="spellStart"/>
      <w:r w:rsidRPr="00195507">
        <w:rPr>
          <w:i/>
          <w:iCs/>
        </w:rPr>
        <w:t>Catal</w:t>
      </w:r>
      <w:proofErr w:type="spellEnd"/>
      <w:r w:rsidRPr="00195507">
        <w:rPr>
          <w:i/>
          <w:iCs/>
        </w:rPr>
        <w:t>.</w:t>
      </w:r>
      <w:r w:rsidRPr="00195507">
        <w:t xml:space="preserve"> </w:t>
      </w:r>
      <w:r w:rsidRPr="00195507">
        <w:rPr>
          <w:b/>
          <w:bCs/>
        </w:rPr>
        <w:t>2020</w:t>
      </w:r>
      <w:r w:rsidRPr="00195507">
        <w:t xml:space="preserve">, </w:t>
      </w:r>
      <w:r w:rsidRPr="00195507">
        <w:rPr>
          <w:i/>
          <w:iCs/>
        </w:rPr>
        <w:t>10</w:t>
      </w:r>
      <w:r w:rsidRPr="00195507">
        <w:t xml:space="preserve"> (3), 2169–2176. https://doi.org/10.1021/acscatal.9b04343.</w:t>
      </w:r>
    </w:p>
    <w:p w14:paraId="0001896F" w14:textId="77777777" w:rsidR="00195507" w:rsidRPr="00195507" w:rsidRDefault="00195507" w:rsidP="00195507">
      <w:pPr>
        <w:pStyle w:val="Bibliography"/>
      </w:pPr>
      <w:r w:rsidRPr="00195507">
        <w:t>(36)</w:t>
      </w:r>
      <w:r w:rsidRPr="00195507">
        <w:tab/>
      </w:r>
      <w:proofErr w:type="spellStart"/>
      <w:r w:rsidRPr="00195507">
        <w:t>Winjobi</w:t>
      </w:r>
      <w:proofErr w:type="spellEnd"/>
      <w:r w:rsidRPr="00195507">
        <w:t xml:space="preserve">, O.; Zhang, Z.; Liang, C.; Li, W. Carbon Nanotube Supported Platinum–Palladium Nanoparticles for Formic Acid Oxidation. </w:t>
      </w:r>
      <w:proofErr w:type="spellStart"/>
      <w:r w:rsidRPr="00195507">
        <w:rPr>
          <w:i/>
          <w:iCs/>
        </w:rPr>
        <w:t>Electrochimica</w:t>
      </w:r>
      <w:proofErr w:type="spellEnd"/>
      <w:r w:rsidRPr="00195507">
        <w:rPr>
          <w:i/>
          <w:iCs/>
        </w:rPr>
        <w:t xml:space="preserve"> Acta</w:t>
      </w:r>
      <w:r w:rsidRPr="00195507">
        <w:t xml:space="preserve"> </w:t>
      </w:r>
      <w:r w:rsidRPr="00195507">
        <w:rPr>
          <w:b/>
          <w:bCs/>
        </w:rPr>
        <w:t>2010</w:t>
      </w:r>
      <w:r w:rsidRPr="00195507">
        <w:t xml:space="preserve">, </w:t>
      </w:r>
      <w:r w:rsidRPr="00195507">
        <w:rPr>
          <w:i/>
          <w:iCs/>
        </w:rPr>
        <w:t>55</w:t>
      </w:r>
      <w:r w:rsidRPr="00195507">
        <w:t xml:space="preserve"> (13), 4217–4221. https://doi.org/10.1016/j.electacta.2010.02.062.</w:t>
      </w:r>
    </w:p>
    <w:p w14:paraId="56021D92" w14:textId="77777777" w:rsidR="00195507" w:rsidRPr="00195507" w:rsidRDefault="00195507" w:rsidP="00195507">
      <w:pPr>
        <w:pStyle w:val="Bibliography"/>
      </w:pPr>
      <w:r w:rsidRPr="00195507">
        <w:t>(37)</w:t>
      </w:r>
      <w:r w:rsidRPr="00195507">
        <w:tab/>
        <w:t xml:space="preserve">Hohenberg, P.; Kohn, W. Inhomogeneous Electron Gas. </w:t>
      </w:r>
      <w:r w:rsidRPr="00195507">
        <w:rPr>
          <w:i/>
          <w:iCs/>
        </w:rPr>
        <w:t>Phys. Rev.</w:t>
      </w:r>
      <w:r w:rsidRPr="00195507">
        <w:t xml:space="preserve"> </w:t>
      </w:r>
      <w:r w:rsidRPr="00195507">
        <w:rPr>
          <w:b/>
          <w:bCs/>
        </w:rPr>
        <w:t>1964</w:t>
      </w:r>
      <w:r w:rsidRPr="00195507">
        <w:t xml:space="preserve">, </w:t>
      </w:r>
      <w:r w:rsidRPr="00195507">
        <w:rPr>
          <w:i/>
          <w:iCs/>
        </w:rPr>
        <w:t>136</w:t>
      </w:r>
      <w:r w:rsidRPr="00195507">
        <w:t xml:space="preserve"> (3B), B864–B871. https://doi.org/10.1103/PhysRev.136.B864.</w:t>
      </w:r>
    </w:p>
    <w:p w14:paraId="2A35575D" w14:textId="77777777" w:rsidR="00195507" w:rsidRPr="00195507" w:rsidRDefault="00195507" w:rsidP="00195507">
      <w:pPr>
        <w:pStyle w:val="Bibliography"/>
      </w:pPr>
      <w:r w:rsidRPr="00195507">
        <w:t>(38)</w:t>
      </w:r>
      <w:r w:rsidRPr="00195507">
        <w:tab/>
        <w:t xml:space="preserve">Kohn, W.; Sham, L. J. Self-Consistent Equations Including </w:t>
      </w:r>
      <w:proofErr w:type="gramStart"/>
      <w:r w:rsidRPr="00195507">
        <w:t>Exchange</w:t>
      </w:r>
      <w:proofErr w:type="gramEnd"/>
      <w:r w:rsidRPr="00195507">
        <w:t xml:space="preserve"> and Correlation Effects. </w:t>
      </w:r>
      <w:r w:rsidRPr="00195507">
        <w:rPr>
          <w:i/>
          <w:iCs/>
        </w:rPr>
        <w:t>Phys. Rev.</w:t>
      </w:r>
      <w:r w:rsidRPr="00195507">
        <w:t xml:space="preserve"> </w:t>
      </w:r>
      <w:r w:rsidRPr="00195507">
        <w:rPr>
          <w:b/>
          <w:bCs/>
        </w:rPr>
        <w:t>1965</w:t>
      </w:r>
      <w:r w:rsidRPr="00195507">
        <w:t xml:space="preserve">, </w:t>
      </w:r>
      <w:r w:rsidRPr="00195507">
        <w:rPr>
          <w:i/>
          <w:iCs/>
        </w:rPr>
        <w:t>140</w:t>
      </w:r>
      <w:r w:rsidRPr="00195507">
        <w:t xml:space="preserve"> (4A), A1133–A1138. https://doi.org/10.1103/PhysRev.140.A1133.</w:t>
      </w:r>
    </w:p>
    <w:p w14:paraId="5B654CA5" w14:textId="77777777" w:rsidR="00195507" w:rsidRPr="00195507" w:rsidRDefault="00195507" w:rsidP="00195507">
      <w:pPr>
        <w:pStyle w:val="Bibliography"/>
      </w:pPr>
      <w:r w:rsidRPr="00195507">
        <w:t>(39)</w:t>
      </w:r>
      <w:r w:rsidRPr="00195507">
        <w:tab/>
        <w:t xml:space="preserve">Hammer, B.; Hansen, L. B.; </w:t>
      </w:r>
      <w:proofErr w:type="spellStart"/>
      <w:r w:rsidRPr="00195507">
        <w:t>Nørskov</w:t>
      </w:r>
      <w:proofErr w:type="spellEnd"/>
      <w:r w:rsidRPr="00195507">
        <w:t xml:space="preserve">, J. K. Improved Adsorption Energetics within Density-Functional Theory Using Revised Perdew-Burke-Ernzerhof Functionals. </w:t>
      </w:r>
      <w:r w:rsidRPr="00195507">
        <w:rPr>
          <w:i/>
          <w:iCs/>
        </w:rPr>
        <w:t>Phys. Rev. B</w:t>
      </w:r>
      <w:r w:rsidRPr="00195507">
        <w:t xml:space="preserve"> </w:t>
      </w:r>
      <w:r w:rsidRPr="00195507">
        <w:rPr>
          <w:b/>
          <w:bCs/>
        </w:rPr>
        <w:t>1999</w:t>
      </w:r>
      <w:r w:rsidRPr="00195507">
        <w:t xml:space="preserve">, </w:t>
      </w:r>
      <w:r w:rsidRPr="00195507">
        <w:rPr>
          <w:i/>
          <w:iCs/>
        </w:rPr>
        <w:t>59</w:t>
      </w:r>
      <w:r w:rsidRPr="00195507">
        <w:t xml:space="preserve"> (11), 7413–7421. https://doi.org/10.1103/PhysRevB.59.7413.</w:t>
      </w:r>
    </w:p>
    <w:p w14:paraId="583A492E" w14:textId="77777777" w:rsidR="00195507" w:rsidRPr="00195507" w:rsidRDefault="00195507" w:rsidP="00195507">
      <w:pPr>
        <w:pStyle w:val="Bibliography"/>
      </w:pPr>
      <w:r w:rsidRPr="00195507">
        <w:t>(40)</w:t>
      </w:r>
      <w:r w:rsidRPr="00195507">
        <w:tab/>
        <w:t xml:space="preserve">Perdew, J. P.; Burke, K.; Ernzerhof, M. Generalized Gradient Approximation Made Simple. </w:t>
      </w:r>
      <w:r w:rsidRPr="00195507">
        <w:rPr>
          <w:i/>
          <w:iCs/>
        </w:rPr>
        <w:t>Phys. Rev. Lett.</w:t>
      </w:r>
      <w:r w:rsidRPr="00195507">
        <w:t xml:space="preserve"> </w:t>
      </w:r>
      <w:r w:rsidRPr="00195507">
        <w:rPr>
          <w:b/>
          <w:bCs/>
        </w:rPr>
        <w:t>1996</w:t>
      </w:r>
      <w:r w:rsidRPr="00195507">
        <w:t xml:space="preserve">, </w:t>
      </w:r>
      <w:r w:rsidRPr="00195507">
        <w:rPr>
          <w:i/>
          <w:iCs/>
        </w:rPr>
        <w:t>77</w:t>
      </w:r>
      <w:r w:rsidRPr="00195507">
        <w:t xml:space="preserve"> (18), 3865–3868. https://doi.org/10.1103/PhysRevLett.77.3865.</w:t>
      </w:r>
    </w:p>
    <w:p w14:paraId="4F16517C" w14:textId="77777777" w:rsidR="00195507" w:rsidRPr="00195507" w:rsidRDefault="00195507" w:rsidP="00195507">
      <w:pPr>
        <w:pStyle w:val="Bibliography"/>
      </w:pPr>
      <w:r w:rsidRPr="00195507">
        <w:t>(41)</w:t>
      </w:r>
      <w:r w:rsidRPr="00195507">
        <w:tab/>
        <w:t xml:space="preserve">Mortensen, J. J.; Hansen, L. B.; Jacobsen, K. W. Real-Space Grid Implementation of the Projector Augmented Wave Method. </w:t>
      </w:r>
      <w:r w:rsidRPr="00195507">
        <w:rPr>
          <w:i/>
          <w:iCs/>
        </w:rPr>
        <w:t>Phys. Rev. B</w:t>
      </w:r>
      <w:r w:rsidRPr="00195507">
        <w:t xml:space="preserve"> </w:t>
      </w:r>
      <w:r w:rsidRPr="00195507">
        <w:rPr>
          <w:b/>
          <w:bCs/>
        </w:rPr>
        <w:t>2005</w:t>
      </w:r>
      <w:r w:rsidRPr="00195507">
        <w:t xml:space="preserve">, </w:t>
      </w:r>
      <w:r w:rsidRPr="00195507">
        <w:rPr>
          <w:i/>
          <w:iCs/>
        </w:rPr>
        <w:t>71</w:t>
      </w:r>
      <w:r w:rsidRPr="00195507">
        <w:t xml:space="preserve"> (3), 035109. https://doi.org/10.1103/PhysRevB.71.035109.</w:t>
      </w:r>
    </w:p>
    <w:p w14:paraId="2640F1D7" w14:textId="77777777" w:rsidR="00195507" w:rsidRPr="00195507" w:rsidRDefault="00195507" w:rsidP="00195507">
      <w:pPr>
        <w:pStyle w:val="Bibliography"/>
      </w:pPr>
      <w:r w:rsidRPr="00195507">
        <w:t>(42)</w:t>
      </w:r>
      <w:r w:rsidRPr="00195507">
        <w:tab/>
        <w:t xml:space="preserve">Hjorth Larsen, A.; </w:t>
      </w:r>
      <w:proofErr w:type="spellStart"/>
      <w:r w:rsidRPr="00195507">
        <w:t>Jørgen</w:t>
      </w:r>
      <w:proofErr w:type="spellEnd"/>
      <w:r w:rsidRPr="00195507">
        <w:t xml:space="preserve"> Mortensen, J.; </w:t>
      </w:r>
      <w:proofErr w:type="spellStart"/>
      <w:r w:rsidRPr="00195507">
        <w:t>Blomqvist</w:t>
      </w:r>
      <w:proofErr w:type="spellEnd"/>
      <w:r w:rsidRPr="00195507">
        <w:t xml:space="preserve">, J.; Castelli, I. E.; Christensen, R.; </w:t>
      </w:r>
      <w:proofErr w:type="spellStart"/>
      <w:r w:rsidRPr="00195507">
        <w:t>Dułak</w:t>
      </w:r>
      <w:proofErr w:type="spellEnd"/>
      <w:r w:rsidRPr="00195507">
        <w:t xml:space="preserve">, M.; </w:t>
      </w:r>
      <w:proofErr w:type="spellStart"/>
      <w:r w:rsidRPr="00195507">
        <w:t>Friis</w:t>
      </w:r>
      <w:proofErr w:type="spellEnd"/>
      <w:r w:rsidRPr="00195507">
        <w:t xml:space="preserve">, J.; Groves, M. N.; Hammer, B.; </w:t>
      </w:r>
      <w:proofErr w:type="spellStart"/>
      <w:r w:rsidRPr="00195507">
        <w:t>Hargus</w:t>
      </w:r>
      <w:proofErr w:type="spellEnd"/>
      <w:r w:rsidRPr="00195507">
        <w:t xml:space="preserve">, C.; Hermes, E. D.; Jennings, P. </w:t>
      </w:r>
      <w:r w:rsidRPr="00195507">
        <w:lastRenderedPageBreak/>
        <w:t xml:space="preserve">C.; </w:t>
      </w:r>
      <w:proofErr w:type="spellStart"/>
      <w:r w:rsidRPr="00195507">
        <w:t>Bjerre</w:t>
      </w:r>
      <w:proofErr w:type="spellEnd"/>
      <w:r w:rsidRPr="00195507">
        <w:t xml:space="preserve"> Jensen, P.; Kermode, J.; </w:t>
      </w:r>
      <w:proofErr w:type="spellStart"/>
      <w:r w:rsidRPr="00195507">
        <w:t>Kitchin</w:t>
      </w:r>
      <w:proofErr w:type="spellEnd"/>
      <w:r w:rsidRPr="00195507">
        <w:t xml:space="preserve">, J. R.; Leonhard </w:t>
      </w:r>
      <w:proofErr w:type="spellStart"/>
      <w:r w:rsidRPr="00195507">
        <w:t>Kolsbjerg</w:t>
      </w:r>
      <w:proofErr w:type="spellEnd"/>
      <w:r w:rsidRPr="00195507">
        <w:t xml:space="preserve">, E.; </w:t>
      </w:r>
      <w:proofErr w:type="spellStart"/>
      <w:r w:rsidRPr="00195507">
        <w:t>Kubal</w:t>
      </w:r>
      <w:proofErr w:type="spellEnd"/>
      <w:r w:rsidRPr="00195507">
        <w:t xml:space="preserve">, J.; </w:t>
      </w:r>
      <w:proofErr w:type="spellStart"/>
      <w:r w:rsidRPr="00195507">
        <w:t>Kaasbjerg</w:t>
      </w:r>
      <w:proofErr w:type="spellEnd"/>
      <w:r w:rsidRPr="00195507">
        <w:t xml:space="preserve">, K.; </w:t>
      </w:r>
      <w:proofErr w:type="spellStart"/>
      <w:r w:rsidRPr="00195507">
        <w:t>Lysgaard</w:t>
      </w:r>
      <w:proofErr w:type="spellEnd"/>
      <w:r w:rsidRPr="00195507">
        <w:t xml:space="preserve">, S.; Bergmann </w:t>
      </w:r>
      <w:proofErr w:type="spellStart"/>
      <w:r w:rsidRPr="00195507">
        <w:t>Maronsson</w:t>
      </w:r>
      <w:proofErr w:type="spellEnd"/>
      <w:r w:rsidRPr="00195507">
        <w:t xml:space="preserve">, J.; Maxson, T.; Olsen, T.; </w:t>
      </w:r>
      <w:proofErr w:type="spellStart"/>
      <w:r w:rsidRPr="00195507">
        <w:t>Pastewka</w:t>
      </w:r>
      <w:proofErr w:type="spellEnd"/>
      <w:r w:rsidRPr="00195507">
        <w:t xml:space="preserve">, L.; Peterson, A.; </w:t>
      </w:r>
      <w:proofErr w:type="spellStart"/>
      <w:r w:rsidRPr="00195507">
        <w:t>Rostgaard</w:t>
      </w:r>
      <w:proofErr w:type="spellEnd"/>
      <w:r w:rsidRPr="00195507">
        <w:t xml:space="preserve">, C.; </w:t>
      </w:r>
      <w:proofErr w:type="spellStart"/>
      <w:r w:rsidRPr="00195507">
        <w:t>Schiøtz</w:t>
      </w:r>
      <w:proofErr w:type="spellEnd"/>
      <w:r w:rsidRPr="00195507">
        <w:t xml:space="preserve">, J.; </w:t>
      </w:r>
      <w:proofErr w:type="spellStart"/>
      <w:r w:rsidRPr="00195507">
        <w:t>Schütt</w:t>
      </w:r>
      <w:proofErr w:type="spellEnd"/>
      <w:r w:rsidRPr="00195507">
        <w:t xml:space="preserve">, O.; Strange, M.; </w:t>
      </w:r>
      <w:proofErr w:type="spellStart"/>
      <w:r w:rsidRPr="00195507">
        <w:t>Thygesen</w:t>
      </w:r>
      <w:proofErr w:type="spellEnd"/>
      <w:r w:rsidRPr="00195507">
        <w:t xml:space="preserve">, K. S.; </w:t>
      </w:r>
      <w:proofErr w:type="spellStart"/>
      <w:r w:rsidRPr="00195507">
        <w:t>Vegge</w:t>
      </w:r>
      <w:proofErr w:type="spellEnd"/>
      <w:r w:rsidRPr="00195507">
        <w:t xml:space="preserve">, T.; </w:t>
      </w:r>
      <w:proofErr w:type="spellStart"/>
      <w:r w:rsidRPr="00195507">
        <w:t>Vilhelmsen</w:t>
      </w:r>
      <w:proofErr w:type="spellEnd"/>
      <w:r w:rsidRPr="00195507">
        <w:t xml:space="preserve">, L.; Walter, M.; Zeng, Z.; Jacobsen, K. W. The Atomic Simulation Environment—a Python Library for Working with Atoms. </w:t>
      </w:r>
      <w:r w:rsidRPr="00195507">
        <w:rPr>
          <w:i/>
          <w:iCs/>
        </w:rPr>
        <w:t xml:space="preserve">J. Phys. </w:t>
      </w:r>
      <w:proofErr w:type="spellStart"/>
      <w:r w:rsidRPr="00195507">
        <w:rPr>
          <w:i/>
          <w:iCs/>
        </w:rPr>
        <w:t>Condens</w:t>
      </w:r>
      <w:proofErr w:type="spellEnd"/>
      <w:r w:rsidRPr="00195507">
        <w:rPr>
          <w:i/>
          <w:iCs/>
        </w:rPr>
        <w:t>. Matter</w:t>
      </w:r>
      <w:r w:rsidRPr="00195507">
        <w:t xml:space="preserve"> </w:t>
      </w:r>
      <w:r w:rsidRPr="00195507">
        <w:rPr>
          <w:b/>
          <w:bCs/>
        </w:rPr>
        <w:t>2017</w:t>
      </w:r>
      <w:r w:rsidRPr="00195507">
        <w:t xml:space="preserve">, </w:t>
      </w:r>
      <w:r w:rsidRPr="00195507">
        <w:rPr>
          <w:i/>
          <w:iCs/>
        </w:rPr>
        <w:t>29</w:t>
      </w:r>
      <w:r w:rsidRPr="00195507">
        <w:t xml:space="preserve"> (27), 273002. https://doi.org/10.1088/1361-648X/aa680e.</w:t>
      </w:r>
    </w:p>
    <w:p w14:paraId="248A9F3F" w14:textId="77777777" w:rsidR="00195507" w:rsidRPr="00195507" w:rsidRDefault="00195507" w:rsidP="00195507">
      <w:pPr>
        <w:pStyle w:val="Bibliography"/>
      </w:pPr>
      <w:r w:rsidRPr="00195507">
        <w:t>(43)</w:t>
      </w:r>
      <w:r w:rsidRPr="00195507">
        <w:tab/>
      </w:r>
      <w:proofErr w:type="spellStart"/>
      <w:r w:rsidRPr="00195507">
        <w:t>Blöchl</w:t>
      </w:r>
      <w:proofErr w:type="spellEnd"/>
      <w:r w:rsidRPr="00195507">
        <w:t xml:space="preserve">, P. E. Projector Augmented-Wave Method. </w:t>
      </w:r>
      <w:r w:rsidRPr="00195507">
        <w:rPr>
          <w:i/>
          <w:iCs/>
        </w:rPr>
        <w:t>Phys. Rev. B</w:t>
      </w:r>
      <w:r w:rsidRPr="00195507">
        <w:t xml:space="preserve"> </w:t>
      </w:r>
      <w:r w:rsidRPr="00195507">
        <w:rPr>
          <w:b/>
          <w:bCs/>
        </w:rPr>
        <w:t>1994</w:t>
      </w:r>
      <w:r w:rsidRPr="00195507">
        <w:t xml:space="preserve">, </w:t>
      </w:r>
      <w:r w:rsidRPr="00195507">
        <w:rPr>
          <w:i/>
          <w:iCs/>
        </w:rPr>
        <w:t>50</w:t>
      </w:r>
      <w:r w:rsidRPr="00195507">
        <w:t xml:space="preserve"> (24), 17953–17979. https://doi.org/10.1103/PhysRevB.50.17953.</w:t>
      </w:r>
    </w:p>
    <w:p w14:paraId="750BFB11" w14:textId="77777777" w:rsidR="00195507" w:rsidRPr="00195507" w:rsidRDefault="00195507" w:rsidP="00195507">
      <w:pPr>
        <w:pStyle w:val="Bibliography"/>
      </w:pPr>
      <w:r w:rsidRPr="00195507">
        <w:t>(44)</w:t>
      </w:r>
      <w:r w:rsidRPr="00195507">
        <w:tab/>
      </w:r>
      <w:proofErr w:type="spellStart"/>
      <w:r w:rsidRPr="00195507">
        <w:t>Blöchl</w:t>
      </w:r>
      <w:proofErr w:type="spellEnd"/>
      <w:r w:rsidRPr="00195507">
        <w:t xml:space="preserve">, P. E.; </w:t>
      </w:r>
      <w:proofErr w:type="spellStart"/>
      <w:r w:rsidRPr="00195507">
        <w:t>Först</w:t>
      </w:r>
      <w:proofErr w:type="spellEnd"/>
      <w:r w:rsidRPr="00195507">
        <w:t xml:space="preserve">, C. J.; </w:t>
      </w:r>
      <w:proofErr w:type="spellStart"/>
      <w:r w:rsidRPr="00195507">
        <w:t>Schimpl</w:t>
      </w:r>
      <w:proofErr w:type="spellEnd"/>
      <w:r w:rsidRPr="00195507">
        <w:t xml:space="preserve">, J. Projector Augmented Wave </w:t>
      </w:r>
      <w:proofErr w:type="spellStart"/>
      <w:r w:rsidRPr="00195507">
        <w:t>Method:Ab</w:t>
      </w:r>
      <w:proofErr w:type="spellEnd"/>
      <w:r w:rsidRPr="00195507">
        <w:t xml:space="preserve"> Initio Molecular Dynamics with Full Wave Functions. </w:t>
      </w:r>
      <w:r w:rsidRPr="00195507">
        <w:rPr>
          <w:i/>
          <w:iCs/>
        </w:rPr>
        <w:t>Bull. Mater. Sci.</w:t>
      </w:r>
      <w:r w:rsidRPr="00195507">
        <w:t xml:space="preserve"> </w:t>
      </w:r>
      <w:r w:rsidRPr="00195507">
        <w:rPr>
          <w:b/>
          <w:bCs/>
        </w:rPr>
        <w:t>2003</w:t>
      </w:r>
      <w:r w:rsidRPr="00195507">
        <w:t xml:space="preserve">, </w:t>
      </w:r>
      <w:r w:rsidRPr="00195507">
        <w:rPr>
          <w:i/>
          <w:iCs/>
        </w:rPr>
        <w:t>26</w:t>
      </w:r>
      <w:r w:rsidRPr="00195507">
        <w:t xml:space="preserve"> (1), 33–41. https://doi.org/10.1007/BF02712785.</w:t>
      </w:r>
    </w:p>
    <w:p w14:paraId="67ABAA71" w14:textId="77777777" w:rsidR="00195507" w:rsidRPr="00195507" w:rsidRDefault="00195507" w:rsidP="00195507">
      <w:pPr>
        <w:pStyle w:val="Bibliography"/>
      </w:pPr>
      <w:r w:rsidRPr="00195507">
        <w:t>(45)</w:t>
      </w:r>
      <w:r w:rsidRPr="00195507">
        <w:tab/>
      </w:r>
      <w:proofErr w:type="spellStart"/>
      <w:r w:rsidRPr="00195507">
        <w:t>Rostgaard</w:t>
      </w:r>
      <w:proofErr w:type="spellEnd"/>
      <w:r w:rsidRPr="00195507">
        <w:t xml:space="preserve">, Carsten. “The Projector Augmented-Wave Method.” </w:t>
      </w:r>
      <w:proofErr w:type="spellStart"/>
      <w:r w:rsidRPr="00195507">
        <w:t>arXiv</w:t>
      </w:r>
      <w:proofErr w:type="spellEnd"/>
      <w:r w:rsidRPr="00195507">
        <w:t xml:space="preserve"> Preprint arXiv:0910.1921 (2009).</w:t>
      </w:r>
    </w:p>
    <w:p w14:paraId="3FB6A737" w14:textId="77777777" w:rsidR="00195507" w:rsidRPr="00195507" w:rsidRDefault="00195507" w:rsidP="00195507">
      <w:pPr>
        <w:pStyle w:val="Bibliography"/>
      </w:pPr>
      <w:r w:rsidRPr="00195507">
        <w:t>(46)</w:t>
      </w:r>
      <w:r w:rsidRPr="00195507">
        <w:tab/>
        <w:t>Bloch, F. �</w:t>
      </w:r>
      <w:proofErr w:type="spellStart"/>
      <w:r w:rsidRPr="00195507">
        <w:t>ber</w:t>
      </w:r>
      <w:proofErr w:type="spellEnd"/>
      <w:r w:rsidRPr="00195507">
        <w:t xml:space="preserve"> die </w:t>
      </w:r>
      <w:proofErr w:type="spellStart"/>
      <w:r w:rsidRPr="00195507">
        <w:t>Quantenmechanik</w:t>
      </w:r>
      <w:proofErr w:type="spellEnd"/>
      <w:r w:rsidRPr="00195507">
        <w:t xml:space="preserve"> der </w:t>
      </w:r>
      <w:proofErr w:type="spellStart"/>
      <w:r w:rsidRPr="00195507">
        <w:t>Elektronen</w:t>
      </w:r>
      <w:proofErr w:type="spellEnd"/>
      <w:r w:rsidRPr="00195507">
        <w:t xml:space="preserve"> in </w:t>
      </w:r>
      <w:proofErr w:type="spellStart"/>
      <w:r w:rsidRPr="00195507">
        <w:t>Kristallgittern</w:t>
      </w:r>
      <w:proofErr w:type="spellEnd"/>
      <w:r w:rsidRPr="00195507">
        <w:t xml:space="preserve">. </w:t>
      </w:r>
      <w:r w:rsidRPr="00195507">
        <w:rPr>
          <w:i/>
          <w:iCs/>
        </w:rPr>
        <w:t xml:space="preserve">Z. </w:t>
      </w:r>
      <w:proofErr w:type="spellStart"/>
      <w:r w:rsidRPr="00195507">
        <w:rPr>
          <w:i/>
          <w:iCs/>
        </w:rPr>
        <w:t>F�r</w:t>
      </w:r>
      <w:proofErr w:type="spellEnd"/>
      <w:r w:rsidRPr="00195507">
        <w:rPr>
          <w:i/>
          <w:iCs/>
        </w:rPr>
        <w:t xml:space="preserve"> Phys.</w:t>
      </w:r>
      <w:r w:rsidRPr="00195507">
        <w:t xml:space="preserve"> </w:t>
      </w:r>
      <w:r w:rsidRPr="00195507">
        <w:rPr>
          <w:b/>
          <w:bCs/>
        </w:rPr>
        <w:t>1929</w:t>
      </w:r>
      <w:r w:rsidRPr="00195507">
        <w:t xml:space="preserve">, </w:t>
      </w:r>
      <w:r w:rsidRPr="00195507">
        <w:rPr>
          <w:i/>
          <w:iCs/>
        </w:rPr>
        <w:t>52</w:t>
      </w:r>
      <w:r w:rsidRPr="00195507">
        <w:t xml:space="preserve"> (7–8), 555–600. https://doi.org/10.1007/BF01339455.</w:t>
      </w:r>
    </w:p>
    <w:p w14:paraId="5D39AD9D" w14:textId="77777777" w:rsidR="00195507" w:rsidRPr="00195507" w:rsidRDefault="00195507" w:rsidP="00195507">
      <w:pPr>
        <w:pStyle w:val="Bibliography"/>
      </w:pPr>
      <w:r w:rsidRPr="00195507">
        <w:t>(47)</w:t>
      </w:r>
      <w:r w:rsidRPr="00195507">
        <w:tab/>
        <w:t>Friedman, Jerome H. “Greedy Function Approximation: A Gradient Boosting Machine.” Annals of Statistics (2001): 1189-1232.</w:t>
      </w:r>
    </w:p>
    <w:p w14:paraId="08C64890" w14:textId="77777777" w:rsidR="00195507" w:rsidRPr="00195507" w:rsidRDefault="00195507" w:rsidP="00195507">
      <w:pPr>
        <w:pStyle w:val="Bibliography"/>
      </w:pPr>
      <w:r w:rsidRPr="00195507">
        <w:t>(48)</w:t>
      </w:r>
      <w:r w:rsidRPr="00195507">
        <w:tab/>
        <w:t>Chen, Tianqi, et al. “</w:t>
      </w:r>
      <w:proofErr w:type="spellStart"/>
      <w:r w:rsidRPr="00195507">
        <w:t>Xgboost</w:t>
      </w:r>
      <w:proofErr w:type="spellEnd"/>
      <w:r w:rsidRPr="00195507">
        <w:t>: Extreme Gradient Boosting.” R Package Version 0.4-2 1.4 (2015): 1-4.</w:t>
      </w:r>
    </w:p>
    <w:p w14:paraId="39DA7EB3" w14:textId="77777777" w:rsidR="00195507" w:rsidRPr="00195507" w:rsidRDefault="00195507" w:rsidP="00195507">
      <w:pPr>
        <w:pStyle w:val="Bibliography"/>
      </w:pPr>
      <w:r w:rsidRPr="00195507">
        <w:t>(49)</w:t>
      </w:r>
      <w:r w:rsidRPr="00195507">
        <w:tab/>
        <w:t xml:space="preserve">Van Rossum, G.; Drake Jr, F. L. </w:t>
      </w:r>
      <w:r w:rsidRPr="00195507">
        <w:rPr>
          <w:i/>
          <w:iCs/>
        </w:rPr>
        <w:t>Python Reference Manual</w:t>
      </w:r>
      <w:r w:rsidRPr="00195507">
        <w:t xml:space="preserve">; Centrum </w:t>
      </w:r>
      <w:proofErr w:type="spellStart"/>
      <w:r w:rsidRPr="00195507">
        <w:t>voor</w:t>
      </w:r>
      <w:proofErr w:type="spellEnd"/>
      <w:r w:rsidRPr="00195507">
        <w:t xml:space="preserve"> </w:t>
      </w:r>
      <w:proofErr w:type="spellStart"/>
      <w:r w:rsidRPr="00195507">
        <w:t>Wiskunde</w:t>
      </w:r>
      <w:proofErr w:type="spellEnd"/>
      <w:r w:rsidRPr="00195507">
        <w:t xml:space="preserve"> </w:t>
      </w:r>
      <w:proofErr w:type="spellStart"/>
      <w:r w:rsidRPr="00195507">
        <w:t>en</w:t>
      </w:r>
      <w:proofErr w:type="spellEnd"/>
      <w:r w:rsidRPr="00195507">
        <w:t xml:space="preserve"> Informatica Amsterdam, 1995.</w:t>
      </w:r>
    </w:p>
    <w:p w14:paraId="0E3B7052" w14:textId="77777777" w:rsidR="00195507" w:rsidRPr="00195507" w:rsidRDefault="00195507" w:rsidP="00195507">
      <w:pPr>
        <w:pStyle w:val="Bibliography"/>
      </w:pPr>
      <w:r w:rsidRPr="00195507">
        <w:t>(50)</w:t>
      </w:r>
      <w:r w:rsidRPr="00195507">
        <w:tab/>
        <w:t xml:space="preserve">Peterson, A. A.; </w:t>
      </w:r>
      <w:proofErr w:type="spellStart"/>
      <w:r w:rsidRPr="00195507">
        <w:t>Nørskov</w:t>
      </w:r>
      <w:proofErr w:type="spellEnd"/>
      <w:r w:rsidRPr="00195507">
        <w:t xml:space="preserve">, J. K. Activity Descriptors for CO </w:t>
      </w:r>
      <w:r w:rsidRPr="00195507">
        <w:rPr>
          <w:vertAlign w:val="subscript"/>
        </w:rPr>
        <w:t>2</w:t>
      </w:r>
      <w:r w:rsidRPr="00195507">
        <w:t xml:space="preserve"> Electroreduction to Methane on Transition-Metal Catalysts. </w:t>
      </w:r>
      <w:r w:rsidRPr="00195507">
        <w:rPr>
          <w:i/>
          <w:iCs/>
        </w:rPr>
        <w:t>J. Phys. Chem. Lett.</w:t>
      </w:r>
      <w:r w:rsidRPr="00195507">
        <w:t xml:space="preserve"> </w:t>
      </w:r>
      <w:r w:rsidRPr="00195507">
        <w:rPr>
          <w:b/>
          <w:bCs/>
        </w:rPr>
        <w:t>2012</w:t>
      </w:r>
      <w:r w:rsidRPr="00195507">
        <w:t xml:space="preserve">, </w:t>
      </w:r>
      <w:r w:rsidRPr="00195507">
        <w:rPr>
          <w:i/>
          <w:iCs/>
        </w:rPr>
        <w:t>3</w:t>
      </w:r>
      <w:r w:rsidRPr="00195507">
        <w:t xml:space="preserve"> (2), 251–258. https://doi.org/10.1021/jz201461p.</w:t>
      </w:r>
    </w:p>
    <w:p w14:paraId="1950C4B8" w14:textId="77777777" w:rsidR="00195507" w:rsidRPr="00195507" w:rsidRDefault="00195507" w:rsidP="00195507">
      <w:pPr>
        <w:pStyle w:val="Bibliography"/>
      </w:pPr>
      <w:r w:rsidRPr="00195507">
        <w:t>(51)</w:t>
      </w:r>
      <w:r w:rsidRPr="00195507">
        <w:tab/>
      </w:r>
      <w:proofErr w:type="spellStart"/>
      <w:r w:rsidRPr="00195507">
        <w:t>Studt</w:t>
      </w:r>
      <w:proofErr w:type="spellEnd"/>
      <w:r w:rsidRPr="00195507">
        <w:t xml:space="preserve">, F.; </w:t>
      </w:r>
      <w:proofErr w:type="spellStart"/>
      <w:r w:rsidRPr="00195507">
        <w:t>Abild</w:t>
      </w:r>
      <w:proofErr w:type="spellEnd"/>
      <w:r w:rsidRPr="00195507">
        <w:t xml:space="preserve">-Pedersen, F.; Varley, J. B.; </w:t>
      </w:r>
      <w:proofErr w:type="spellStart"/>
      <w:r w:rsidRPr="00195507">
        <w:t>Nørskov</w:t>
      </w:r>
      <w:proofErr w:type="spellEnd"/>
      <w:r w:rsidRPr="00195507">
        <w:t>, J. K. CO and CO2 Hydrogenation to Methanol Calculated Using the BEEF-</w:t>
      </w:r>
      <w:proofErr w:type="spellStart"/>
      <w:r w:rsidRPr="00195507">
        <w:t>vdW</w:t>
      </w:r>
      <w:proofErr w:type="spellEnd"/>
      <w:r w:rsidRPr="00195507">
        <w:t xml:space="preserve"> Functional. </w:t>
      </w:r>
      <w:proofErr w:type="spellStart"/>
      <w:r w:rsidRPr="00195507">
        <w:rPr>
          <w:i/>
          <w:iCs/>
        </w:rPr>
        <w:t>Catal</w:t>
      </w:r>
      <w:proofErr w:type="spellEnd"/>
      <w:r w:rsidRPr="00195507">
        <w:rPr>
          <w:i/>
          <w:iCs/>
        </w:rPr>
        <w:t>. Lett.</w:t>
      </w:r>
      <w:r w:rsidRPr="00195507">
        <w:t xml:space="preserve"> </w:t>
      </w:r>
      <w:r w:rsidRPr="00195507">
        <w:rPr>
          <w:b/>
          <w:bCs/>
        </w:rPr>
        <w:t>2013</w:t>
      </w:r>
      <w:r w:rsidRPr="00195507">
        <w:t xml:space="preserve">, </w:t>
      </w:r>
      <w:r w:rsidRPr="00195507">
        <w:rPr>
          <w:i/>
          <w:iCs/>
        </w:rPr>
        <w:t>143</w:t>
      </w:r>
      <w:r w:rsidRPr="00195507">
        <w:t xml:space="preserve"> (1), 71–73. https://doi.org/10.1007/s10562-012-0947-5.</w:t>
      </w:r>
    </w:p>
    <w:p w14:paraId="6460A82F" w14:textId="060F71B7" w:rsidR="00B03586" w:rsidRPr="00B03586" w:rsidRDefault="00B03586" w:rsidP="00B03586">
      <w:pPr>
        <w:rPr>
          <w:lang w:val="en-US"/>
        </w:rPr>
      </w:pPr>
      <w:r>
        <w:rPr>
          <w:lang w:val="en-US"/>
        </w:rPr>
        <w:fldChar w:fldCharType="end"/>
      </w:r>
    </w:p>
    <w:sectPr w:rsidR="00B03586" w:rsidRPr="00B03586" w:rsidSect="00EB53DE">
      <w:footerReference w:type="even" r:id="rId31"/>
      <w:footerReference w:type="default" r:id="rId32"/>
      <w:headerReference w:type="first" r:id="rId33"/>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FF94C" w14:textId="77777777" w:rsidR="009A7604" w:rsidRDefault="009A7604">
      <w:r>
        <w:separator/>
      </w:r>
    </w:p>
    <w:p w14:paraId="3CCB7D53" w14:textId="77777777" w:rsidR="009A7604" w:rsidRDefault="009A7604"/>
    <w:p w14:paraId="6593B324" w14:textId="77777777" w:rsidR="009A7604" w:rsidRDefault="009A7604"/>
  </w:endnote>
  <w:endnote w:type="continuationSeparator" w:id="0">
    <w:p w14:paraId="0372E863" w14:textId="77777777" w:rsidR="009A7604" w:rsidRDefault="009A7604">
      <w:r>
        <w:continuationSeparator/>
      </w:r>
    </w:p>
    <w:p w14:paraId="6A49C766" w14:textId="77777777" w:rsidR="009A7604" w:rsidRDefault="009A7604"/>
    <w:p w14:paraId="2B737F0E" w14:textId="77777777" w:rsidR="009A7604" w:rsidRDefault="009A76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4713B" w14:textId="77777777" w:rsidR="009A7604" w:rsidRDefault="009A7604">
      <w:r>
        <w:separator/>
      </w:r>
    </w:p>
    <w:p w14:paraId="1428CD1D" w14:textId="77777777" w:rsidR="009A7604" w:rsidRDefault="009A7604"/>
    <w:p w14:paraId="7C517B7E" w14:textId="77777777" w:rsidR="009A7604" w:rsidRDefault="009A7604"/>
  </w:footnote>
  <w:footnote w:type="continuationSeparator" w:id="0">
    <w:p w14:paraId="3857AB31" w14:textId="77777777" w:rsidR="009A7604" w:rsidRDefault="009A7604">
      <w:r>
        <w:continuationSeparator/>
      </w:r>
    </w:p>
    <w:p w14:paraId="164F42C8" w14:textId="77777777" w:rsidR="009A7604" w:rsidRDefault="009A7604"/>
    <w:p w14:paraId="79C1AD2C" w14:textId="77777777" w:rsidR="009A7604" w:rsidRDefault="009A76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62" w:name="SD_OFF_Line1"/>
          <w:r w:rsidRPr="00C1137E">
            <w:rPr>
              <w:lang w:val="en-US"/>
            </w:rPr>
            <w:t>UNIVERSITY OF COPENHAGEN</w:t>
          </w:r>
          <w:bookmarkEnd w:id="62"/>
        </w:p>
        <w:p w14:paraId="308050C5" w14:textId="1D799C98" w:rsidR="00E6743A" w:rsidRPr="0099766A" w:rsidRDefault="00103857" w:rsidP="00103857">
          <w:pPr>
            <w:pStyle w:val="Template-Hoved2"/>
          </w:pPr>
          <w:r>
            <w:rPr>
              <w:lang w:val="en-US"/>
            </w:rPr>
            <w:t>DEPARTMENT</w:t>
          </w:r>
          <w:bookmarkStart w:id="63" w:name="SD_OFF_Line3"/>
          <w:bookmarkEnd w:id="63"/>
          <w:r w:rsidR="00B03586">
            <w:rPr>
              <w:lang w:val="en-US"/>
            </w:rPr>
            <w:t xml:space="preserve"> </w:t>
          </w:r>
          <w:r w:rsidR="0095104F">
            <w:rPr>
              <w:lang w:val="en-US"/>
            </w:rPr>
            <w:t>of chemistry</w:t>
          </w:r>
        </w:p>
      </w:tc>
    </w:tr>
  </w:tbl>
  <w:p w14:paraId="428C6469" w14:textId="77777777" w:rsidR="00E6743A" w:rsidRDefault="00AC224F">
    <w:pPr>
      <w:pStyle w:val="Header"/>
    </w:pPr>
    <w:bookmarkStart w:id="64" w:name="Phd"/>
    <w:bookmarkEnd w:id="64"/>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4C2B"/>
    <w:rsid w:val="000278D0"/>
    <w:rsid w:val="00030129"/>
    <w:rsid w:val="000349D3"/>
    <w:rsid w:val="00040A61"/>
    <w:rsid w:val="00045C38"/>
    <w:rsid w:val="00045DDF"/>
    <w:rsid w:val="0005025C"/>
    <w:rsid w:val="00052C67"/>
    <w:rsid w:val="00060002"/>
    <w:rsid w:val="00063A2A"/>
    <w:rsid w:val="00064289"/>
    <w:rsid w:val="00065A1B"/>
    <w:rsid w:val="00070095"/>
    <w:rsid w:val="00071021"/>
    <w:rsid w:val="0007287F"/>
    <w:rsid w:val="0007368A"/>
    <w:rsid w:val="0007537E"/>
    <w:rsid w:val="00076664"/>
    <w:rsid w:val="000801AA"/>
    <w:rsid w:val="000820DC"/>
    <w:rsid w:val="000834F5"/>
    <w:rsid w:val="00084082"/>
    <w:rsid w:val="0008650E"/>
    <w:rsid w:val="0008685C"/>
    <w:rsid w:val="000904F7"/>
    <w:rsid w:val="00092B27"/>
    <w:rsid w:val="00094634"/>
    <w:rsid w:val="000979B8"/>
    <w:rsid w:val="000A0448"/>
    <w:rsid w:val="000A3D71"/>
    <w:rsid w:val="000A5668"/>
    <w:rsid w:val="000B11E8"/>
    <w:rsid w:val="000B185A"/>
    <w:rsid w:val="000B3E2B"/>
    <w:rsid w:val="000C145D"/>
    <w:rsid w:val="000C1AC9"/>
    <w:rsid w:val="000C46B3"/>
    <w:rsid w:val="000C5796"/>
    <w:rsid w:val="000C7FC5"/>
    <w:rsid w:val="000D0BA6"/>
    <w:rsid w:val="000D246F"/>
    <w:rsid w:val="000D4A19"/>
    <w:rsid w:val="000D5106"/>
    <w:rsid w:val="000E0975"/>
    <w:rsid w:val="000E2B24"/>
    <w:rsid w:val="000E3152"/>
    <w:rsid w:val="000E39A4"/>
    <w:rsid w:val="000E5798"/>
    <w:rsid w:val="000E5B9D"/>
    <w:rsid w:val="000E5D88"/>
    <w:rsid w:val="000E5EC7"/>
    <w:rsid w:val="000F0795"/>
    <w:rsid w:val="000F0893"/>
    <w:rsid w:val="000F104D"/>
    <w:rsid w:val="000F181A"/>
    <w:rsid w:val="000F1AA0"/>
    <w:rsid w:val="000F1F94"/>
    <w:rsid w:val="000F3AD7"/>
    <w:rsid w:val="000F3D26"/>
    <w:rsid w:val="000F461B"/>
    <w:rsid w:val="000F4924"/>
    <w:rsid w:val="000F6182"/>
    <w:rsid w:val="000F62B9"/>
    <w:rsid w:val="000F706A"/>
    <w:rsid w:val="000F7121"/>
    <w:rsid w:val="00103857"/>
    <w:rsid w:val="0010624C"/>
    <w:rsid w:val="00106EB0"/>
    <w:rsid w:val="0011190F"/>
    <w:rsid w:val="001122A1"/>
    <w:rsid w:val="00112F02"/>
    <w:rsid w:val="00114989"/>
    <w:rsid w:val="00115355"/>
    <w:rsid w:val="00120D96"/>
    <w:rsid w:val="00120FEB"/>
    <w:rsid w:val="001214F8"/>
    <w:rsid w:val="00123CA0"/>
    <w:rsid w:val="00124295"/>
    <w:rsid w:val="00124550"/>
    <w:rsid w:val="00130972"/>
    <w:rsid w:val="00132F7D"/>
    <w:rsid w:val="00135392"/>
    <w:rsid w:val="00135B1D"/>
    <w:rsid w:val="00137437"/>
    <w:rsid w:val="0014225A"/>
    <w:rsid w:val="00142468"/>
    <w:rsid w:val="00143BB9"/>
    <w:rsid w:val="00146AF7"/>
    <w:rsid w:val="001523CB"/>
    <w:rsid w:val="001559B0"/>
    <w:rsid w:val="00157DB8"/>
    <w:rsid w:val="001601C8"/>
    <w:rsid w:val="00160C82"/>
    <w:rsid w:val="00165584"/>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5507"/>
    <w:rsid w:val="00197A82"/>
    <w:rsid w:val="001A03A3"/>
    <w:rsid w:val="001A1817"/>
    <w:rsid w:val="001A2C8B"/>
    <w:rsid w:val="001A3721"/>
    <w:rsid w:val="001A4183"/>
    <w:rsid w:val="001A4B72"/>
    <w:rsid w:val="001A5FB2"/>
    <w:rsid w:val="001A642A"/>
    <w:rsid w:val="001A7ABB"/>
    <w:rsid w:val="001B2330"/>
    <w:rsid w:val="001B3252"/>
    <w:rsid w:val="001B6980"/>
    <w:rsid w:val="001B756E"/>
    <w:rsid w:val="001C2080"/>
    <w:rsid w:val="001C2248"/>
    <w:rsid w:val="001C24AF"/>
    <w:rsid w:val="001D057E"/>
    <w:rsid w:val="001D12E1"/>
    <w:rsid w:val="001D2746"/>
    <w:rsid w:val="001D4E4D"/>
    <w:rsid w:val="001E04A3"/>
    <w:rsid w:val="001E23AF"/>
    <w:rsid w:val="001F2252"/>
    <w:rsid w:val="001F22B1"/>
    <w:rsid w:val="001F2680"/>
    <w:rsid w:val="001F2D7F"/>
    <w:rsid w:val="001F3F6C"/>
    <w:rsid w:val="001F4BCC"/>
    <w:rsid w:val="001F604C"/>
    <w:rsid w:val="001F66AD"/>
    <w:rsid w:val="0020012D"/>
    <w:rsid w:val="00204847"/>
    <w:rsid w:val="002138D2"/>
    <w:rsid w:val="00215452"/>
    <w:rsid w:val="00223E7A"/>
    <w:rsid w:val="0022413C"/>
    <w:rsid w:val="00225124"/>
    <w:rsid w:val="00226E75"/>
    <w:rsid w:val="002307F7"/>
    <w:rsid w:val="002334F0"/>
    <w:rsid w:val="00234344"/>
    <w:rsid w:val="00240E48"/>
    <w:rsid w:val="0024276F"/>
    <w:rsid w:val="00243140"/>
    <w:rsid w:val="0024332C"/>
    <w:rsid w:val="00247B24"/>
    <w:rsid w:val="00250B99"/>
    <w:rsid w:val="00252F7A"/>
    <w:rsid w:val="0025315C"/>
    <w:rsid w:val="00255676"/>
    <w:rsid w:val="00257C11"/>
    <w:rsid w:val="00262105"/>
    <w:rsid w:val="002630D3"/>
    <w:rsid w:val="00265234"/>
    <w:rsid w:val="00266582"/>
    <w:rsid w:val="00270B89"/>
    <w:rsid w:val="00270F8F"/>
    <w:rsid w:val="00273226"/>
    <w:rsid w:val="00275CB7"/>
    <w:rsid w:val="002802C8"/>
    <w:rsid w:val="00280603"/>
    <w:rsid w:val="00280C82"/>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96"/>
    <w:rsid w:val="002D626A"/>
    <w:rsid w:val="002E2D2D"/>
    <w:rsid w:val="002E514F"/>
    <w:rsid w:val="002E5907"/>
    <w:rsid w:val="002E6B0A"/>
    <w:rsid w:val="002F15DD"/>
    <w:rsid w:val="002F1DC9"/>
    <w:rsid w:val="002F2F09"/>
    <w:rsid w:val="002F3419"/>
    <w:rsid w:val="002F556F"/>
    <w:rsid w:val="002F5586"/>
    <w:rsid w:val="002F5AE0"/>
    <w:rsid w:val="003007C6"/>
    <w:rsid w:val="00305B7A"/>
    <w:rsid w:val="00305C65"/>
    <w:rsid w:val="0030672F"/>
    <w:rsid w:val="00306C2A"/>
    <w:rsid w:val="00306E49"/>
    <w:rsid w:val="00316965"/>
    <w:rsid w:val="00317F2E"/>
    <w:rsid w:val="00320469"/>
    <w:rsid w:val="003208C4"/>
    <w:rsid w:val="00325CDA"/>
    <w:rsid w:val="00331A3B"/>
    <w:rsid w:val="00334191"/>
    <w:rsid w:val="00335191"/>
    <w:rsid w:val="00336F1F"/>
    <w:rsid w:val="00337829"/>
    <w:rsid w:val="00341823"/>
    <w:rsid w:val="00341884"/>
    <w:rsid w:val="003454F6"/>
    <w:rsid w:val="00346DF6"/>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6B66"/>
    <w:rsid w:val="003A7634"/>
    <w:rsid w:val="003A779B"/>
    <w:rsid w:val="003B1381"/>
    <w:rsid w:val="003B4D6F"/>
    <w:rsid w:val="003B4EAD"/>
    <w:rsid w:val="003B72D0"/>
    <w:rsid w:val="003B735D"/>
    <w:rsid w:val="003B781F"/>
    <w:rsid w:val="003C446C"/>
    <w:rsid w:val="003D44B3"/>
    <w:rsid w:val="003E5CF9"/>
    <w:rsid w:val="003E7520"/>
    <w:rsid w:val="003F0A92"/>
    <w:rsid w:val="003F1F82"/>
    <w:rsid w:val="003F2D2E"/>
    <w:rsid w:val="003F47DE"/>
    <w:rsid w:val="003F70A8"/>
    <w:rsid w:val="00402407"/>
    <w:rsid w:val="00405A87"/>
    <w:rsid w:val="004104B5"/>
    <w:rsid w:val="0041118F"/>
    <w:rsid w:val="00411B89"/>
    <w:rsid w:val="00413188"/>
    <w:rsid w:val="00420431"/>
    <w:rsid w:val="00420BDB"/>
    <w:rsid w:val="0042369B"/>
    <w:rsid w:val="00431556"/>
    <w:rsid w:val="004323E3"/>
    <w:rsid w:val="004365C9"/>
    <w:rsid w:val="004414CC"/>
    <w:rsid w:val="004447C1"/>
    <w:rsid w:val="00450314"/>
    <w:rsid w:val="00451687"/>
    <w:rsid w:val="00454C7A"/>
    <w:rsid w:val="0045503D"/>
    <w:rsid w:val="004572BD"/>
    <w:rsid w:val="00460846"/>
    <w:rsid w:val="00462256"/>
    <w:rsid w:val="00463B16"/>
    <w:rsid w:val="00464799"/>
    <w:rsid w:val="00464A5D"/>
    <w:rsid w:val="004675BC"/>
    <w:rsid w:val="00473F75"/>
    <w:rsid w:val="00475E0F"/>
    <w:rsid w:val="00476323"/>
    <w:rsid w:val="00476A2A"/>
    <w:rsid w:val="00476A37"/>
    <w:rsid w:val="004770C4"/>
    <w:rsid w:val="0047786C"/>
    <w:rsid w:val="00481943"/>
    <w:rsid w:val="00481C17"/>
    <w:rsid w:val="0049052D"/>
    <w:rsid w:val="00493F20"/>
    <w:rsid w:val="00495932"/>
    <w:rsid w:val="00495DA2"/>
    <w:rsid w:val="00496E54"/>
    <w:rsid w:val="004A25ED"/>
    <w:rsid w:val="004A49FB"/>
    <w:rsid w:val="004B1031"/>
    <w:rsid w:val="004B1C34"/>
    <w:rsid w:val="004B3F9B"/>
    <w:rsid w:val="004B58A4"/>
    <w:rsid w:val="004C11BB"/>
    <w:rsid w:val="004C386B"/>
    <w:rsid w:val="004C4F59"/>
    <w:rsid w:val="004C6AA2"/>
    <w:rsid w:val="004D4A6A"/>
    <w:rsid w:val="004D4DBB"/>
    <w:rsid w:val="004D6149"/>
    <w:rsid w:val="004E0F54"/>
    <w:rsid w:val="004E6803"/>
    <w:rsid w:val="004F0849"/>
    <w:rsid w:val="004F1603"/>
    <w:rsid w:val="004F1F10"/>
    <w:rsid w:val="004F5BF0"/>
    <w:rsid w:val="004F72E0"/>
    <w:rsid w:val="00500089"/>
    <w:rsid w:val="00500436"/>
    <w:rsid w:val="005055BF"/>
    <w:rsid w:val="0050738D"/>
    <w:rsid w:val="0050764F"/>
    <w:rsid w:val="00510C97"/>
    <w:rsid w:val="00514E7C"/>
    <w:rsid w:val="005166C6"/>
    <w:rsid w:val="00520AC2"/>
    <w:rsid w:val="005210D3"/>
    <w:rsid w:val="005268AB"/>
    <w:rsid w:val="00526977"/>
    <w:rsid w:val="0053039C"/>
    <w:rsid w:val="00530C6D"/>
    <w:rsid w:val="00530E3D"/>
    <w:rsid w:val="00530F2E"/>
    <w:rsid w:val="00531D4E"/>
    <w:rsid w:val="005321DA"/>
    <w:rsid w:val="0053317E"/>
    <w:rsid w:val="00533304"/>
    <w:rsid w:val="005360C3"/>
    <w:rsid w:val="00536E63"/>
    <w:rsid w:val="005500E2"/>
    <w:rsid w:val="00553A3E"/>
    <w:rsid w:val="0055495D"/>
    <w:rsid w:val="0055567B"/>
    <w:rsid w:val="0056006A"/>
    <w:rsid w:val="005611D8"/>
    <w:rsid w:val="00561FFD"/>
    <w:rsid w:val="00567A95"/>
    <w:rsid w:val="005706D1"/>
    <w:rsid w:val="00571447"/>
    <w:rsid w:val="00572522"/>
    <w:rsid w:val="00573ECA"/>
    <w:rsid w:val="005760FC"/>
    <w:rsid w:val="0057632C"/>
    <w:rsid w:val="005802E0"/>
    <w:rsid w:val="0058344E"/>
    <w:rsid w:val="005851B8"/>
    <w:rsid w:val="00586F87"/>
    <w:rsid w:val="00590237"/>
    <w:rsid w:val="00592AD7"/>
    <w:rsid w:val="00593202"/>
    <w:rsid w:val="00597405"/>
    <w:rsid w:val="005A5CEA"/>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5C45"/>
    <w:rsid w:val="006170AA"/>
    <w:rsid w:val="006235F6"/>
    <w:rsid w:val="0062414F"/>
    <w:rsid w:val="006254D6"/>
    <w:rsid w:val="00633886"/>
    <w:rsid w:val="006350D0"/>
    <w:rsid w:val="006416D5"/>
    <w:rsid w:val="006428CD"/>
    <w:rsid w:val="00642C2C"/>
    <w:rsid w:val="00647480"/>
    <w:rsid w:val="00647C67"/>
    <w:rsid w:val="006500B8"/>
    <w:rsid w:val="00650C60"/>
    <w:rsid w:val="006525F1"/>
    <w:rsid w:val="006549F9"/>
    <w:rsid w:val="00656565"/>
    <w:rsid w:val="00657086"/>
    <w:rsid w:val="00661636"/>
    <w:rsid w:val="00667EA0"/>
    <w:rsid w:val="00675371"/>
    <w:rsid w:val="00676D4B"/>
    <w:rsid w:val="006851C2"/>
    <w:rsid w:val="00686B3E"/>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E040F"/>
    <w:rsid w:val="006E30FD"/>
    <w:rsid w:val="006E4582"/>
    <w:rsid w:val="006E766F"/>
    <w:rsid w:val="006F301A"/>
    <w:rsid w:val="007003CE"/>
    <w:rsid w:val="0070097C"/>
    <w:rsid w:val="00702597"/>
    <w:rsid w:val="00702CE0"/>
    <w:rsid w:val="007051A3"/>
    <w:rsid w:val="00705D52"/>
    <w:rsid w:val="0070640B"/>
    <w:rsid w:val="0071016D"/>
    <w:rsid w:val="00710318"/>
    <w:rsid w:val="00711BC9"/>
    <w:rsid w:val="00716115"/>
    <w:rsid w:val="00725475"/>
    <w:rsid w:val="007255EA"/>
    <w:rsid w:val="00736222"/>
    <w:rsid w:val="00747B38"/>
    <w:rsid w:val="00747D22"/>
    <w:rsid w:val="00754B2E"/>
    <w:rsid w:val="00755106"/>
    <w:rsid w:val="007564ED"/>
    <w:rsid w:val="0076009F"/>
    <w:rsid w:val="00760443"/>
    <w:rsid w:val="007608E2"/>
    <w:rsid w:val="00760D54"/>
    <w:rsid w:val="00762072"/>
    <w:rsid w:val="007622F5"/>
    <w:rsid w:val="007636CF"/>
    <w:rsid w:val="007661C3"/>
    <w:rsid w:val="00771052"/>
    <w:rsid w:val="00771A80"/>
    <w:rsid w:val="00774A6C"/>
    <w:rsid w:val="00775A81"/>
    <w:rsid w:val="0077790F"/>
    <w:rsid w:val="00781221"/>
    <w:rsid w:val="00790B67"/>
    <w:rsid w:val="00792E14"/>
    <w:rsid w:val="00794810"/>
    <w:rsid w:val="00795809"/>
    <w:rsid w:val="007A16F2"/>
    <w:rsid w:val="007A56BF"/>
    <w:rsid w:val="007A6049"/>
    <w:rsid w:val="007A67BA"/>
    <w:rsid w:val="007A7C16"/>
    <w:rsid w:val="007B11B3"/>
    <w:rsid w:val="007B1D78"/>
    <w:rsid w:val="007B5D1C"/>
    <w:rsid w:val="007C0B75"/>
    <w:rsid w:val="007C1AA6"/>
    <w:rsid w:val="007C2671"/>
    <w:rsid w:val="007C39C4"/>
    <w:rsid w:val="007C45A6"/>
    <w:rsid w:val="007D0631"/>
    <w:rsid w:val="007D074A"/>
    <w:rsid w:val="007D7C30"/>
    <w:rsid w:val="007D7F90"/>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205D5"/>
    <w:rsid w:val="00820F78"/>
    <w:rsid w:val="00826B69"/>
    <w:rsid w:val="008307F9"/>
    <w:rsid w:val="008312F6"/>
    <w:rsid w:val="00831540"/>
    <w:rsid w:val="00831F1A"/>
    <w:rsid w:val="0083456F"/>
    <w:rsid w:val="0083641B"/>
    <w:rsid w:val="0084001A"/>
    <w:rsid w:val="00840432"/>
    <w:rsid w:val="00841212"/>
    <w:rsid w:val="008453BA"/>
    <w:rsid w:val="00852B6B"/>
    <w:rsid w:val="00853353"/>
    <w:rsid w:val="0085426B"/>
    <w:rsid w:val="00855AE4"/>
    <w:rsid w:val="00860C9C"/>
    <w:rsid w:val="0086130E"/>
    <w:rsid w:val="00861F88"/>
    <w:rsid w:val="008625C5"/>
    <w:rsid w:val="0086311A"/>
    <w:rsid w:val="0086415B"/>
    <w:rsid w:val="00870A61"/>
    <w:rsid w:val="008721E1"/>
    <w:rsid w:val="00874316"/>
    <w:rsid w:val="00880862"/>
    <w:rsid w:val="00891DB8"/>
    <w:rsid w:val="008929BF"/>
    <w:rsid w:val="00892FE4"/>
    <w:rsid w:val="00893FA4"/>
    <w:rsid w:val="00895193"/>
    <w:rsid w:val="00896311"/>
    <w:rsid w:val="008968A3"/>
    <w:rsid w:val="00896A26"/>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C28"/>
    <w:rsid w:val="008D12AC"/>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62F0"/>
    <w:rsid w:val="00906C31"/>
    <w:rsid w:val="00907E91"/>
    <w:rsid w:val="00911E95"/>
    <w:rsid w:val="00914347"/>
    <w:rsid w:val="0091626F"/>
    <w:rsid w:val="00922168"/>
    <w:rsid w:val="00922BE4"/>
    <w:rsid w:val="00923DF8"/>
    <w:rsid w:val="0092440C"/>
    <w:rsid w:val="00924804"/>
    <w:rsid w:val="009260EB"/>
    <w:rsid w:val="009266D5"/>
    <w:rsid w:val="009266E3"/>
    <w:rsid w:val="00927CCB"/>
    <w:rsid w:val="00927E22"/>
    <w:rsid w:val="0093512F"/>
    <w:rsid w:val="0093573D"/>
    <w:rsid w:val="00941A10"/>
    <w:rsid w:val="00943EE5"/>
    <w:rsid w:val="0094501E"/>
    <w:rsid w:val="009460CD"/>
    <w:rsid w:val="0095104F"/>
    <w:rsid w:val="009511C5"/>
    <w:rsid w:val="00951DC0"/>
    <w:rsid w:val="00953F3F"/>
    <w:rsid w:val="00955C54"/>
    <w:rsid w:val="009564E3"/>
    <w:rsid w:val="00957AE2"/>
    <w:rsid w:val="00960F20"/>
    <w:rsid w:val="00970816"/>
    <w:rsid w:val="009725F4"/>
    <w:rsid w:val="0097573D"/>
    <w:rsid w:val="00976FC6"/>
    <w:rsid w:val="009800D5"/>
    <w:rsid w:val="009804F0"/>
    <w:rsid w:val="00981611"/>
    <w:rsid w:val="00991F22"/>
    <w:rsid w:val="0099470D"/>
    <w:rsid w:val="00994DC6"/>
    <w:rsid w:val="00997EC6"/>
    <w:rsid w:val="00997FC4"/>
    <w:rsid w:val="009A1B24"/>
    <w:rsid w:val="009A2F40"/>
    <w:rsid w:val="009A4E04"/>
    <w:rsid w:val="009A7604"/>
    <w:rsid w:val="009B102F"/>
    <w:rsid w:val="009B31E3"/>
    <w:rsid w:val="009B3896"/>
    <w:rsid w:val="009B38BA"/>
    <w:rsid w:val="009B4AC7"/>
    <w:rsid w:val="009B70CC"/>
    <w:rsid w:val="009C1724"/>
    <w:rsid w:val="009C41A9"/>
    <w:rsid w:val="009C4824"/>
    <w:rsid w:val="009D0894"/>
    <w:rsid w:val="009D1939"/>
    <w:rsid w:val="009D1E40"/>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7DFA"/>
    <w:rsid w:val="00A30687"/>
    <w:rsid w:val="00A30EBB"/>
    <w:rsid w:val="00A43BC8"/>
    <w:rsid w:val="00A44EE3"/>
    <w:rsid w:val="00A47DBF"/>
    <w:rsid w:val="00A50ACD"/>
    <w:rsid w:val="00A526DB"/>
    <w:rsid w:val="00A52F50"/>
    <w:rsid w:val="00A542B1"/>
    <w:rsid w:val="00A54589"/>
    <w:rsid w:val="00A56828"/>
    <w:rsid w:val="00A6121E"/>
    <w:rsid w:val="00A63035"/>
    <w:rsid w:val="00A638AA"/>
    <w:rsid w:val="00A64132"/>
    <w:rsid w:val="00A65DF5"/>
    <w:rsid w:val="00A70C17"/>
    <w:rsid w:val="00A7235F"/>
    <w:rsid w:val="00A7426A"/>
    <w:rsid w:val="00A76AEC"/>
    <w:rsid w:val="00A76B3B"/>
    <w:rsid w:val="00A76C51"/>
    <w:rsid w:val="00A7765C"/>
    <w:rsid w:val="00A80724"/>
    <w:rsid w:val="00A81B59"/>
    <w:rsid w:val="00A82B41"/>
    <w:rsid w:val="00A82BFA"/>
    <w:rsid w:val="00A869F9"/>
    <w:rsid w:val="00A909EF"/>
    <w:rsid w:val="00A912BB"/>
    <w:rsid w:val="00A920B2"/>
    <w:rsid w:val="00A93054"/>
    <w:rsid w:val="00AA0FC2"/>
    <w:rsid w:val="00AA5BB1"/>
    <w:rsid w:val="00AA6FC1"/>
    <w:rsid w:val="00AB1225"/>
    <w:rsid w:val="00AB1276"/>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24B8"/>
    <w:rsid w:val="00AF4037"/>
    <w:rsid w:val="00AF707A"/>
    <w:rsid w:val="00AF78B8"/>
    <w:rsid w:val="00AF7B0C"/>
    <w:rsid w:val="00B008A4"/>
    <w:rsid w:val="00B03586"/>
    <w:rsid w:val="00B03757"/>
    <w:rsid w:val="00B0375E"/>
    <w:rsid w:val="00B051CC"/>
    <w:rsid w:val="00B06A14"/>
    <w:rsid w:val="00B07604"/>
    <w:rsid w:val="00B07BE4"/>
    <w:rsid w:val="00B15FB1"/>
    <w:rsid w:val="00B164DC"/>
    <w:rsid w:val="00B214AA"/>
    <w:rsid w:val="00B3088B"/>
    <w:rsid w:val="00B33D7E"/>
    <w:rsid w:val="00B33ED0"/>
    <w:rsid w:val="00B40D9D"/>
    <w:rsid w:val="00B41F35"/>
    <w:rsid w:val="00B45157"/>
    <w:rsid w:val="00B50EBC"/>
    <w:rsid w:val="00B5705C"/>
    <w:rsid w:val="00B67987"/>
    <w:rsid w:val="00B70A24"/>
    <w:rsid w:val="00B753C0"/>
    <w:rsid w:val="00B83B7E"/>
    <w:rsid w:val="00B8520C"/>
    <w:rsid w:val="00B8752F"/>
    <w:rsid w:val="00B90920"/>
    <w:rsid w:val="00B90C30"/>
    <w:rsid w:val="00B91F1E"/>
    <w:rsid w:val="00B94E79"/>
    <w:rsid w:val="00B96B51"/>
    <w:rsid w:val="00BA0901"/>
    <w:rsid w:val="00BA4477"/>
    <w:rsid w:val="00BA5DEC"/>
    <w:rsid w:val="00BB33DC"/>
    <w:rsid w:val="00BB3984"/>
    <w:rsid w:val="00BB753D"/>
    <w:rsid w:val="00BB7EC5"/>
    <w:rsid w:val="00BC5D45"/>
    <w:rsid w:val="00BC7A77"/>
    <w:rsid w:val="00BD2333"/>
    <w:rsid w:val="00BD317F"/>
    <w:rsid w:val="00BE1C41"/>
    <w:rsid w:val="00BE532D"/>
    <w:rsid w:val="00BE6AAF"/>
    <w:rsid w:val="00BF01E9"/>
    <w:rsid w:val="00BF0433"/>
    <w:rsid w:val="00BF18AF"/>
    <w:rsid w:val="00BF2EBE"/>
    <w:rsid w:val="00BF34B2"/>
    <w:rsid w:val="00BF405A"/>
    <w:rsid w:val="00BF7308"/>
    <w:rsid w:val="00C0021B"/>
    <w:rsid w:val="00C00DBB"/>
    <w:rsid w:val="00C00E91"/>
    <w:rsid w:val="00C04B35"/>
    <w:rsid w:val="00C10760"/>
    <w:rsid w:val="00C10B6B"/>
    <w:rsid w:val="00C145D2"/>
    <w:rsid w:val="00C177CD"/>
    <w:rsid w:val="00C3027F"/>
    <w:rsid w:val="00C30632"/>
    <w:rsid w:val="00C370BA"/>
    <w:rsid w:val="00C4025F"/>
    <w:rsid w:val="00C42634"/>
    <w:rsid w:val="00C47DB1"/>
    <w:rsid w:val="00C52CC2"/>
    <w:rsid w:val="00C53E63"/>
    <w:rsid w:val="00C5528C"/>
    <w:rsid w:val="00C559E2"/>
    <w:rsid w:val="00C55C41"/>
    <w:rsid w:val="00C57532"/>
    <w:rsid w:val="00C61E60"/>
    <w:rsid w:val="00C63425"/>
    <w:rsid w:val="00C64B15"/>
    <w:rsid w:val="00C64F6F"/>
    <w:rsid w:val="00C6506F"/>
    <w:rsid w:val="00C702E6"/>
    <w:rsid w:val="00C70AD4"/>
    <w:rsid w:val="00C70D4F"/>
    <w:rsid w:val="00C72EA0"/>
    <w:rsid w:val="00C7443B"/>
    <w:rsid w:val="00C7677D"/>
    <w:rsid w:val="00C777C8"/>
    <w:rsid w:val="00C77AC5"/>
    <w:rsid w:val="00C81F52"/>
    <w:rsid w:val="00C836D2"/>
    <w:rsid w:val="00C86917"/>
    <w:rsid w:val="00C9056C"/>
    <w:rsid w:val="00C9245C"/>
    <w:rsid w:val="00C93155"/>
    <w:rsid w:val="00C93CBE"/>
    <w:rsid w:val="00C93FB6"/>
    <w:rsid w:val="00C9643A"/>
    <w:rsid w:val="00C9743C"/>
    <w:rsid w:val="00CA1FB2"/>
    <w:rsid w:val="00CA2C3F"/>
    <w:rsid w:val="00CA40E1"/>
    <w:rsid w:val="00CA6D53"/>
    <w:rsid w:val="00CB1BE9"/>
    <w:rsid w:val="00CB39CC"/>
    <w:rsid w:val="00CB3A7D"/>
    <w:rsid w:val="00CC1F86"/>
    <w:rsid w:val="00CC3265"/>
    <w:rsid w:val="00CC32DE"/>
    <w:rsid w:val="00CC3923"/>
    <w:rsid w:val="00CC39AD"/>
    <w:rsid w:val="00CD413D"/>
    <w:rsid w:val="00CD5862"/>
    <w:rsid w:val="00CD78E7"/>
    <w:rsid w:val="00CE2BE4"/>
    <w:rsid w:val="00CE6223"/>
    <w:rsid w:val="00CE6310"/>
    <w:rsid w:val="00CF42C6"/>
    <w:rsid w:val="00D01BFA"/>
    <w:rsid w:val="00D0430A"/>
    <w:rsid w:val="00D0650A"/>
    <w:rsid w:val="00D113F7"/>
    <w:rsid w:val="00D11E52"/>
    <w:rsid w:val="00D126A7"/>
    <w:rsid w:val="00D1361C"/>
    <w:rsid w:val="00D14361"/>
    <w:rsid w:val="00D145FD"/>
    <w:rsid w:val="00D17414"/>
    <w:rsid w:val="00D25014"/>
    <w:rsid w:val="00D30589"/>
    <w:rsid w:val="00D30B8C"/>
    <w:rsid w:val="00D36089"/>
    <w:rsid w:val="00D369E6"/>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70E6"/>
    <w:rsid w:val="00D677E9"/>
    <w:rsid w:val="00D766D0"/>
    <w:rsid w:val="00D77A10"/>
    <w:rsid w:val="00D85E52"/>
    <w:rsid w:val="00D86036"/>
    <w:rsid w:val="00D86144"/>
    <w:rsid w:val="00D91317"/>
    <w:rsid w:val="00D936A4"/>
    <w:rsid w:val="00DA03EB"/>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E423A"/>
    <w:rsid w:val="00DE68E4"/>
    <w:rsid w:val="00DE72FE"/>
    <w:rsid w:val="00DF211D"/>
    <w:rsid w:val="00DF40BA"/>
    <w:rsid w:val="00DF7BF4"/>
    <w:rsid w:val="00E002AF"/>
    <w:rsid w:val="00E00472"/>
    <w:rsid w:val="00E037A6"/>
    <w:rsid w:val="00E05DCA"/>
    <w:rsid w:val="00E07F10"/>
    <w:rsid w:val="00E10A8E"/>
    <w:rsid w:val="00E12652"/>
    <w:rsid w:val="00E140AF"/>
    <w:rsid w:val="00E1478F"/>
    <w:rsid w:val="00E152EB"/>
    <w:rsid w:val="00E17CC4"/>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B6F"/>
    <w:rsid w:val="00E51E93"/>
    <w:rsid w:val="00E521F3"/>
    <w:rsid w:val="00E524EF"/>
    <w:rsid w:val="00E5641D"/>
    <w:rsid w:val="00E57D10"/>
    <w:rsid w:val="00E64756"/>
    <w:rsid w:val="00E6743A"/>
    <w:rsid w:val="00E7515D"/>
    <w:rsid w:val="00E757BF"/>
    <w:rsid w:val="00E80911"/>
    <w:rsid w:val="00E83009"/>
    <w:rsid w:val="00E859FE"/>
    <w:rsid w:val="00E873C4"/>
    <w:rsid w:val="00E87A25"/>
    <w:rsid w:val="00E97F61"/>
    <w:rsid w:val="00EA0261"/>
    <w:rsid w:val="00EA0497"/>
    <w:rsid w:val="00EA1E5E"/>
    <w:rsid w:val="00EA2418"/>
    <w:rsid w:val="00EA27F3"/>
    <w:rsid w:val="00EA3370"/>
    <w:rsid w:val="00EA5833"/>
    <w:rsid w:val="00EA7EBC"/>
    <w:rsid w:val="00EB2D72"/>
    <w:rsid w:val="00EB36A0"/>
    <w:rsid w:val="00EB53DE"/>
    <w:rsid w:val="00EC137B"/>
    <w:rsid w:val="00EC1AA9"/>
    <w:rsid w:val="00EC5F1F"/>
    <w:rsid w:val="00ED328F"/>
    <w:rsid w:val="00ED354C"/>
    <w:rsid w:val="00ED5487"/>
    <w:rsid w:val="00ED5749"/>
    <w:rsid w:val="00ED648B"/>
    <w:rsid w:val="00EE1165"/>
    <w:rsid w:val="00EE1ADB"/>
    <w:rsid w:val="00EE28CB"/>
    <w:rsid w:val="00EE40DB"/>
    <w:rsid w:val="00EE41DA"/>
    <w:rsid w:val="00EE4A45"/>
    <w:rsid w:val="00EE4EB8"/>
    <w:rsid w:val="00EE5554"/>
    <w:rsid w:val="00EE6C5B"/>
    <w:rsid w:val="00EE7461"/>
    <w:rsid w:val="00EF1AD9"/>
    <w:rsid w:val="00EF1FFC"/>
    <w:rsid w:val="00EF216E"/>
    <w:rsid w:val="00EF5EA8"/>
    <w:rsid w:val="00EF7006"/>
    <w:rsid w:val="00EF75C8"/>
    <w:rsid w:val="00F00E96"/>
    <w:rsid w:val="00F01866"/>
    <w:rsid w:val="00F0383F"/>
    <w:rsid w:val="00F06B4A"/>
    <w:rsid w:val="00F06CBD"/>
    <w:rsid w:val="00F10848"/>
    <w:rsid w:val="00F113E6"/>
    <w:rsid w:val="00F149D5"/>
    <w:rsid w:val="00F202F6"/>
    <w:rsid w:val="00F20ABB"/>
    <w:rsid w:val="00F211CC"/>
    <w:rsid w:val="00F26F67"/>
    <w:rsid w:val="00F3069B"/>
    <w:rsid w:val="00F31F9D"/>
    <w:rsid w:val="00F35960"/>
    <w:rsid w:val="00F36BE1"/>
    <w:rsid w:val="00F409A8"/>
    <w:rsid w:val="00F40F36"/>
    <w:rsid w:val="00F41DB3"/>
    <w:rsid w:val="00F46A83"/>
    <w:rsid w:val="00F473D9"/>
    <w:rsid w:val="00F55648"/>
    <w:rsid w:val="00F57598"/>
    <w:rsid w:val="00F61237"/>
    <w:rsid w:val="00F641E4"/>
    <w:rsid w:val="00F666B9"/>
    <w:rsid w:val="00F672A3"/>
    <w:rsid w:val="00F70CC9"/>
    <w:rsid w:val="00F75163"/>
    <w:rsid w:val="00F76922"/>
    <w:rsid w:val="00F816C7"/>
    <w:rsid w:val="00F81D7C"/>
    <w:rsid w:val="00F8216C"/>
    <w:rsid w:val="00F829ED"/>
    <w:rsid w:val="00F83C56"/>
    <w:rsid w:val="00F84F1A"/>
    <w:rsid w:val="00F86486"/>
    <w:rsid w:val="00F91F3D"/>
    <w:rsid w:val="00F92054"/>
    <w:rsid w:val="00F92ADF"/>
    <w:rsid w:val="00F92C6B"/>
    <w:rsid w:val="00FA174C"/>
    <w:rsid w:val="00FA1D0C"/>
    <w:rsid w:val="00FA4D78"/>
    <w:rsid w:val="00FA61B5"/>
    <w:rsid w:val="00FA7E95"/>
    <w:rsid w:val="00FB379A"/>
    <w:rsid w:val="00FB580F"/>
    <w:rsid w:val="00FB687B"/>
    <w:rsid w:val="00FB77A2"/>
    <w:rsid w:val="00FC358B"/>
    <w:rsid w:val="00FC39BF"/>
    <w:rsid w:val="00FC4101"/>
    <w:rsid w:val="00FC4E9E"/>
    <w:rsid w:val="00FD2C89"/>
    <w:rsid w:val="00FE0F8F"/>
    <w:rsid w:val="00FE3330"/>
    <w:rsid w:val="00FE43DA"/>
    <w:rsid w:val="00FE4BA9"/>
    <w:rsid w:val="00FE575C"/>
    <w:rsid w:val="00FE6020"/>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410</TotalTime>
  <Pages>74</Pages>
  <Words>44849</Words>
  <Characters>255642</Characters>
  <Application>Microsoft Office Word</Application>
  <DocSecurity>0</DocSecurity>
  <Lines>2130</Lines>
  <Paragraphs>5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99892</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406</cp:revision>
  <cp:lastPrinted>2023-10-29T15:41:00Z</cp:lastPrinted>
  <dcterms:created xsi:type="dcterms:W3CDTF">2023-10-29T15:41:00Z</dcterms:created>
  <dcterms:modified xsi:type="dcterms:W3CDTF">2023-10-3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